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31DE" w:rsidRDefault="00E231DE" w:rsidP="00E231DE">
      <w:pPr>
        <w:spacing w:before="100" w:beforeAutospacing="1"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w:t>
      </w:r>
      <w:r w:rsidRPr="00E231DE">
        <w:rPr>
          <w:rFonts w:ascii="Times New Roman" w:eastAsia="Times New Roman" w:hAnsi="Times New Roman" w:cs="Times New Roman"/>
          <w:b/>
          <w:color w:val="000000"/>
          <w:sz w:val="24"/>
          <w:szCs w:val="24"/>
        </w:rPr>
        <w:t>he Nexus between Dialogical Communication and Transformational Leadership in Tanzania's Higher Learning Institutions: The Relevance of Martin Buber's Theory of Dialogue</w:t>
      </w:r>
    </w:p>
    <w:p w:rsidR="00FD087E" w:rsidRPr="006F0C3F" w:rsidRDefault="008A2851" w:rsidP="006F0C3F">
      <w:pPr>
        <w:spacing w:before="100" w:beforeAutospacing="1" w:after="100" w:afterAutospacing="1" w:line="360" w:lineRule="auto"/>
        <w:jc w:val="both"/>
        <w:rPr>
          <w:rFonts w:ascii="Times New Roman" w:eastAsia="Calibri" w:hAnsi="Times New Roman" w:cs="Times New Roman"/>
          <w:b/>
          <w:sz w:val="28"/>
          <w:szCs w:val="28"/>
        </w:rPr>
      </w:pPr>
      <w:r>
        <w:rPr>
          <w:rFonts w:ascii="Times New Roman" w:eastAsia="Calibri" w:hAnsi="Times New Roman" w:cs="Times New Roman"/>
          <w:b/>
          <w:sz w:val="28"/>
          <w:szCs w:val="28"/>
        </w:rPr>
        <w:t>Abstract</w:t>
      </w:r>
    </w:p>
    <w:p w:rsidR="008A2851" w:rsidRPr="008A2851" w:rsidRDefault="00FD087E" w:rsidP="008A2851">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ffective leadership plays a critical role in facilitating </w:t>
      </w:r>
      <w:r w:rsidR="008A2851" w:rsidRPr="008A2851">
        <w:rPr>
          <w:rFonts w:ascii="Times New Roman" w:eastAsia="Times New Roman" w:hAnsi="Times New Roman" w:cs="Times New Roman"/>
          <w:sz w:val="24"/>
          <w:szCs w:val="24"/>
        </w:rPr>
        <w:t>academic excellence, organizational innovation, and holistic student development in Tanzani</w:t>
      </w:r>
      <w:r>
        <w:rPr>
          <w:rFonts w:ascii="Times New Roman" w:eastAsia="Times New Roman" w:hAnsi="Times New Roman" w:cs="Times New Roman"/>
          <w:sz w:val="24"/>
          <w:szCs w:val="24"/>
        </w:rPr>
        <w:t>a's higher learning institutions</w:t>
      </w:r>
      <w:r w:rsidR="008A2851" w:rsidRPr="008A2851">
        <w:rPr>
          <w:rFonts w:ascii="Times New Roman" w:eastAsia="Times New Roman" w:hAnsi="Times New Roman" w:cs="Times New Roman"/>
          <w:sz w:val="24"/>
          <w:szCs w:val="24"/>
        </w:rPr>
        <w:t>. However, desp</w:t>
      </w:r>
      <w:r>
        <w:rPr>
          <w:rFonts w:ascii="Times New Roman" w:eastAsia="Times New Roman" w:hAnsi="Times New Roman" w:cs="Times New Roman"/>
          <w:sz w:val="24"/>
          <w:szCs w:val="24"/>
        </w:rPr>
        <w:t>ite the theoretical importance</w:t>
      </w:r>
      <w:r w:rsidR="008A2851" w:rsidRPr="008A2851">
        <w:rPr>
          <w:rFonts w:ascii="Times New Roman" w:eastAsia="Times New Roman" w:hAnsi="Times New Roman" w:cs="Times New Roman"/>
          <w:sz w:val="24"/>
          <w:szCs w:val="24"/>
        </w:rPr>
        <w:t xml:space="preserve"> and practical relevance of both transformational leadership and dialogical communication, there is a dearth of empirical research exploring the nexus between these two constructs within the context of Tanzanian higher learning institutions. This study explores this nexus within Tanzanian higher education, focusing specifically on St. Augustine University. </w:t>
      </w:r>
      <w:r>
        <w:rPr>
          <w:rFonts w:ascii="Times New Roman" w:eastAsia="Times New Roman" w:hAnsi="Times New Roman" w:cs="Times New Roman"/>
          <w:sz w:val="24"/>
          <w:szCs w:val="24"/>
        </w:rPr>
        <w:t>The study</w:t>
      </w:r>
      <w:r w:rsidR="008A2851" w:rsidRPr="008A2851">
        <w:rPr>
          <w:rFonts w:ascii="Times New Roman" w:eastAsia="Times New Roman" w:hAnsi="Times New Roman" w:cs="Times New Roman"/>
          <w:sz w:val="24"/>
          <w:szCs w:val="24"/>
        </w:rPr>
        <w:t xml:space="preserve"> aims to assess dialogical communication practices, examine their impact on transform</w:t>
      </w:r>
      <w:r>
        <w:rPr>
          <w:rFonts w:ascii="Times New Roman" w:eastAsia="Times New Roman" w:hAnsi="Times New Roman" w:cs="Times New Roman"/>
          <w:sz w:val="24"/>
          <w:szCs w:val="24"/>
        </w:rPr>
        <w:t>ational leadership, and assess</w:t>
      </w:r>
      <w:r w:rsidR="008A2851" w:rsidRPr="008A2851">
        <w:rPr>
          <w:rFonts w:ascii="Times New Roman" w:eastAsia="Times New Roman" w:hAnsi="Times New Roman" w:cs="Times New Roman"/>
          <w:sz w:val="24"/>
          <w:szCs w:val="24"/>
        </w:rPr>
        <w:t xml:space="preserve"> the applicability of Martin Buber’s Theory of Dialogue</w:t>
      </w:r>
      <w:r>
        <w:rPr>
          <w:rFonts w:ascii="Times New Roman" w:eastAsia="Times New Roman" w:hAnsi="Times New Roman" w:cs="Times New Roman"/>
          <w:sz w:val="24"/>
          <w:szCs w:val="24"/>
        </w:rPr>
        <w:t xml:space="preserve"> in Tanzania’</w:t>
      </w:r>
      <w:r w:rsidR="006F0C3F">
        <w:rPr>
          <w:rFonts w:ascii="Times New Roman" w:eastAsia="Times New Roman" w:hAnsi="Times New Roman" w:cs="Times New Roman"/>
          <w:sz w:val="24"/>
          <w:szCs w:val="24"/>
        </w:rPr>
        <w:t>s higher education institutions.</w:t>
      </w:r>
    </w:p>
    <w:p w:rsidR="008A2851" w:rsidRPr="008A2851" w:rsidRDefault="008A2851" w:rsidP="008A2851">
      <w:pPr>
        <w:spacing w:before="100" w:beforeAutospacing="1" w:after="100" w:afterAutospacing="1" w:line="240" w:lineRule="auto"/>
        <w:jc w:val="both"/>
        <w:rPr>
          <w:rFonts w:ascii="Times New Roman" w:eastAsia="Times New Roman" w:hAnsi="Times New Roman" w:cs="Times New Roman"/>
          <w:sz w:val="24"/>
          <w:szCs w:val="24"/>
        </w:rPr>
      </w:pPr>
      <w:r w:rsidRPr="008A2851">
        <w:rPr>
          <w:rFonts w:ascii="Times New Roman" w:eastAsia="Times New Roman" w:hAnsi="Times New Roman" w:cs="Times New Roman"/>
          <w:sz w:val="24"/>
          <w:szCs w:val="24"/>
        </w:rPr>
        <w:t>The</w:t>
      </w:r>
      <w:r w:rsidR="00386846">
        <w:rPr>
          <w:rFonts w:ascii="Times New Roman" w:eastAsia="Times New Roman" w:hAnsi="Times New Roman" w:cs="Times New Roman"/>
          <w:sz w:val="24"/>
          <w:szCs w:val="24"/>
        </w:rPr>
        <w:t xml:space="preserve"> current study</w:t>
      </w:r>
      <w:r w:rsidRPr="008A2851">
        <w:rPr>
          <w:rFonts w:ascii="Times New Roman" w:eastAsia="Times New Roman" w:hAnsi="Times New Roman" w:cs="Times New Roman"/>
          <w:sz w:val="24"/>
          <w:szCs w:val="24"/>
        </w:rPr>
        <w:t xml:space="preserve"> employs a mixed-methods approach, </w:t>
      </w:r>
      <w:r w:rsidR="00386846">
        <w:rPr>
          <w:rFonts w:ascii="Times New Roman" w:eastAsia="Times New Roman" w:hAnsi="Times New Roman" w:cs="Times New Roman"/>
          <w:sz w:val="24"/>
          <w:szCs w:val="24"/>
        </w:rPr>
        <w:t>it integrates</w:t>
      </w:r>
      <w:r w:rsidRPr="008A2851">
        <w:rPr>
          <w:rFonts w:ascii="Times New Roman" w:eastAsia="Times New Roman" w:hAnsi="Times New Roman" w:cs="Times New Roman"/>
          <w:sz w:val="24"/>
          <w:szCs w:val="24"/>
        </w:rPr>
        <w:t xml:space="preserve"> qualitative and quantitative analyses to provide a comprehensiv</w:t>
      </w:r>
      <w:r w:rsidR="00386846">
        <w:rPr>
          <w:rFonts w:ascii="Times New Roman" w:eastAsia="Times New Roman" w:hAnsi="Times New Roman" w:cs="Times New Roman"/>
          <w:sz w:val="24"/>
          <w:szCs w:val="24"/>
        </w:rPr>
        <w:t>e view of the issues at hand. The study</w:t>
      </w:r>
      <w:r w:rsidRPr="008A2851">
        <w:rPr>
          <w:rFonts w:ascii="Times New Roman" w:eastAsia="Times New Roman" w:hAnsi="Times New Roman" w:cs="Times New Roman"/>
          <w:sz w:val="24"/>
          <w:szCs w:val="24"/>
        </w:rPr>
        <w:t xml:space="preserve"> reveals that while dialogical communication is valued for its role in fostering an inclusive academic environment, it is not consistently implemented across the institution due to structural hierarchies, cultural influences, and a lack o</w:t>
      </w:r>
      <w:r w:rsidR="002E7DC9">
        <w:rPr>
          <w:rFonts w:ascii="Times New Roman" w:eastAsia="Times New Roman" w:hAnsi="Times New Roman" w:cs="Times New Roman"/>
          <w:sz w:val="24"/>
          <w:szCs w:val="24"/>
        </w:rPr>
        <w:t>f training. The study indicates</w:t>
      </w:r>
      <w:r w:rsidRPr="008A2851">
        <w:rPr>
          <w:rFonts w:ascii="Times New Roman" w:eastAsia="Times New Roman" w:hAnsi="Times New Roman" w:cs="Times New Roman"/>
          <w:sz w:val="24"/>
          <w:szCs w:val="24"/>
        </w:rPr>
        <w:t xml:space="preserve"> a strong positive correlation (r = 0.68, p = 0.001) between dialogical communication and transformational leadership behaviors</w:t>
      </w:r>
      <w:r w:rsidR="002E7DC9">
        <w:rPr>
          <w:rFonts w:ascii="Times New Roman" w:eastAsia="Times New Roman" w:hAnsi="Times New Roman" w:cs="Times New Roman"/>
          <w:sz w:val="24"/>
          <w:szCs w:val="24"/>
        </w:rPr>
        <w:t xml:space="preserve"> in Tanzania’s higher institutions</w:t>
      </w:r>
      <w:r w:rsidRPr="008A2851">
        <w:rPr>
          <w:rFonts w:ascii="Times New Roman" w:eastAsia="Times New Roman" w:hAnsi="Times New Roman" w:cs="Times New Roman"/>
          <w:sz w:val="24"/>
          <w:szCs w:val="24"/>
        </w:rPr>
        <w:t>, including inspirational motivation, individualized consideration, and intellectual stimulation.</w:t>
      </w:r>
    </w:p>
    <w:p w:rsidR="008A2851" w:rsidRPr="008A2851" w:rsidRDefault="008A2851" w:rsidP="008A2851">
      <w:pPr>
        <w:spacing w:before="100" w:beforeAutospacing="1" w:after="100" w:afterAutospacing="1" w:line="240" w:lineRule="auto"/>
        <w:jc w:val="both"/>
        <w:rPr>
          <w:rFonts w:ascii="Times New Roman" w:eastAsia="Times New Roman" w:hAnsi="Times New Roman" w:cs="Times New Roman"/>
          <w:sz w:val="24"/>
          <w:szCs w:val="24"/>
        </w:rPr>
      </w:pPr>
      <w:r w:rsidRPr="008A2851">
        <w:rPr>
          <w:rFonts w:ascii="Times New Roman" w:eastAsia="Times New Roman" w:hAnsi="Times New Roman" w:cs="Times New Roman"/>
          <w:sz w:val="24"/>
          <w:szCs w:val="24"/>
        </w:rPr>
        <w:t>Martin Buber’s Theory of Dialogue, especially the "I-Thou" relationship, is found to be highly relevant for enhancing leadership effectiveness within the university. Leaders who adopt this relational approach are better able to foster an environment of trust, collaboration, and mutual respect. The findings suggest that integrating dialogical communication into leadership training could significantly enhance institutional effectiveness and promote inclusive decision-making. Recommendations include implementing leadership training focused on dialogical communication, establishing structured feedback mechanisms, and promoting inclusive leadership practices. This study not only adds to the theoretical discourse linking dialogical communication with transformational leadership but also provides practical insights that could benefit higher education institutions in Tanzania and beyon</w:t>
      </w:r>
      <w:r>
        <w:rPr>
          <w:rFonts w:ascii="Times New Roman" w:eastAsia="Times New Roman" w:hAnsi="Times New Roman" w:cs="Times New Roman"/>
          <w:sz w:val="24"/>
          <w:szCs w:val="24"/>
        </w:rPr>
        <w:t>d</w:t>
      </w:r>
    </w:p>
    <w:p w:rsidR="008A2851" w:rsidRDefault="003267F8" w:rsidP="004E669D">
      <w:pPr>
        <w:spacing w:before="100" w:beforeAutospacing="1" w:after="100" w:afterAutospacing="1" w:line="360" w:lineRule="auto"/>
        <w:jc w:val="both"/>
        <w:rPr>
          <w:rFonts w:ascii="Times New Roman" w:eastAsia="Calibri" w:hAnsi="Times New Roman" w:cs="Times New Roman"/>
          <w:b/>
          <w:sz w:val="28"/>
          <w:szCs w:val="28"/>
        </w:rPr>
      </w:pPr>
      <w:r w:rsidRPr="00E231DE">
        <w:rPr>
          <w:rFonts w:ascii="Times New Roman" w:hAnsi="Times New Roman" w:cs="Times New Roman"/>
          <w:b/>
          <w:i/>
        </w:rPr>
        <w:t>Key Words</w:t>
      </w:r>
      <w:r w:rsidRPr="00E231DE">
        <w:rPr>
          <w:rFonts w:ascii="Times New Roman" w:hAnsi="Times New Roman" w:cs="Times New Roman"/>
          <w:i/>
        </w:rPr>
        <w:t>:</w:t>
      </w:r>
      <w:r>
        <w:rPr>
          <w:i/>
        </w:rPr>
        <w:t xml:space="preserve"> </w:t>
      </w:r>
      <w:r w:rsidRPr="003267F8">
        <w:rPr>
          <w:rFonts w:ascii="Times New Roman" w:hAnsi="Times New Roman" w:cs="Times New Roman"/>
          <w:i/>
          <w:sz w:val="24"/>
          <w:szCs w:val="24"/>
        </w:rPr>
        <w:t>Dialogical communication, transformational leadership, Martin Buber’s Theory of Dialogue, organizational effectiveness, leadership development</w:t>
      </w:r>
    </w:p>
    <w:p w:rsidR="004E669D" w:rsidRPr="00B068B4" w:rsidRDefault="004E669D" w:rsidP="00B068B4">
      <w:pPr>
        <w:spacing w:before="100" w:beforeAutospacing="1" w:after="100" w:afterAutospacing="1" w:line="360" w:lineRule="auto"/>
        <w:jc w:val="both"/>
        <w:rPr>
          <w:rFonts w:ascii="Times New Roman" w:eastAsia="Calibri" w:hAnsi="Times New Roman" w:cs="Times New Roman"/>
          <w:b/>
          <w:sz w:val="28"/>
          <w:szCs w:val="28"/>
        </w:rPr>
      </w:pPr>
      <w:r w:rsidRPr="00B068B4">
        <w:rPr>
          <w:rFonts w:ascii="Times New Roman" w:eastAsia="Calibri" w:hAnsi="Times New Roman" w:cs="Times New Roman"/>
          <w:b/>
          <w:sz w:val="28"/>
          <w:szCs w:val="28"/>
        </w:rPr>
        <w:t>Introduction</w:t>
      </w:r>
    </w:p>
    <w:p w:rsidR="004E669D" w:rsidRPr="004E669D" w:rsidRDefault="004E669D" w:rsidP="004E669D">
      <w:pPr>
        <w:spacing w:before="100" w:beforeAutospacing="1" w:after="100" w:afterAutospacing="1" w:line="360" w:lineRule="auto"/>
        <w:jc w:val="both"/>
        <w:rPr>
          <w:rFonts w:ascii="Times New Roman" w:eastAsia="Calibri" w:hAnsi="Times New Roman" w:cs="Times New Roman"/>
          <w:sz w:val="24"/>
          <w:szCs w:val="24"/>
        </w:rPr>
      </w:pPr>
      <w:r w:rsidRPr="004E669D">
        <w:rPr>
          <w:rFonts w:ascii="Times New Roman" w:eastAsia="Calibri" w:hAnsi="Times New Roman" w:cs="Times New Roman"/>
          <w:sz w:val="24"/>
          <w:szCs w:val="24"/>
        </w:rPr>
        <w:lastRenderedPageBreak/>
        <w:t>Tanzania's higher education landscape is in a state of dynamic evolution, marked b</w:t>
      </w:r>
      <w:r w:rsidR="0045541F">
        <w:rPr>
          <w:rFonts w:ascii="Times New Roman" w:eastAsia="Calibri" w:hAnsi="Times New Roman" w:cs="Times New Roman"/>
          <w:sz w:val="24"/>
          <w:szCs w:val="24"/>
        </w:rPr>
        <w:t>y notable shifts in recent year</w:t>
      </w:r>
      <w:r w:rsidR="006F0C3F">
        <w:rPr>
          <w:rFonts w:ascii="Times New Roman" w:eastAsia="Calibri" w:hAnsi="Times New Roman" w:cs="Times New Roman"/>
          <w:sz w:val="24"/>
          <w:szCs w:val="24"/>
        </w:rPr>
        <w:t>s</w:t>
      </w:r>
      <w:r w:rsidR="00E81C31">
        <w:rPr>
          <w:rFonts w:ascii="Times New Roman" w:eastAsia="Calibri" w:hAnsi="Times New Roman" w:cs="Times New Roman"/>
          <w:sz w:val="24"/>
          <w:szCs w:val="24"/>
        </w:rPr>
        <w:fldChar w:fldCharType="begin"/>
      </w:r>
      <w:r w:rsidR="00E81C31">
        <w:rPr>
          <w:rFonts w:ascii="Times New Roman" w:eastAsia="Calibri" w:hAnsi="Times New Roman" w:cs="Times New Roman"/>
          <w:sz w:val="24"/>
          <w:szCs w:val="24"/>
        </w:rPr>
        <w:instrText xml:space="preserve"> ADDIN ZOTERO_ITEM CSL_CITATION {"citationID":"kY37LAHq","properties":{"formattedCitation":"(Mwita &amp; Mrema, 2023)","plainCitation":"(Mwita &amp; Mrema, 2023)","noteIndex":0},"citationItems":[{"id":35,"uris":["http://zotero.org/users/local/4izCrLGC/items/M9KG6AAK"],"itemData":{"id":35,"type":"article-journal","abstract":"This study aimed at examining the influence of transformational and transactional leadership on organisational performance by using Ruaha Catholic University of Tanzania as a case study. Quantitative data was collected from 130 employees of the university by using a standard questionnaire. Data analysis was done by using descriptive and inferential statistics, specifically linear regression. Descriptive results were presented using frequencies, means and standard deviations while results from inferential statistics were presented in the form of correlations and regressions. Transformational and transactional leadership were found to have mean values that are above average score and the difference between the two leadership styles were not significantly big. However, the findings show that leaders practised more of transactional leadership than transformational leadership since transactional leadership had higher mean score value. Moreover, the study found that both transformational and transactional leadership have significant positive linear relationships with organisational performance. The findings give an implication that both transformational and transactional leadership can be used concurrently to bring about positive results in an organisation.","container-title":"International Journal Of Humanities Education and Social Sciences (IJHESS)","DOI":"10.55227/ijhess.v2i5.477","ISSN":"2808-1765","issue":"5","journalAbbreviation":"IJHESS","language":"en","license":"https://creativecommons.org/licenses/by/4.0","source":"DOI.org (Crossref)","title":"The Influence of Transformational and Transactional Leadership on Organisational Performance: A Case of a Higher Education Institution in Tanzania","title-short":"The Influence of Transformational and Transactional Leadership on Organisational Performance","URL":"https://ijhess.com/index.php/ijhess/article/view/477","volume":"2","author":[{"family":"Mwita","given":"Kelvin"},{"family":"Mrema","given":"Gloria"}],"accessed":{"date-parts":[["2025",4,8]]},"issued":{"date-parts":[["2023",4,30]]}}}],"schema":"https://github.com/citation-style-language/schema/raw/master/csl-citation.json"} </w:instrText>
      </w:r>
      <w:r w:rsidR="00E81C31">
        <w:rPr>
          <w:rFonts w:ascii="Times New Roman" w:eastAsia="Calibri" w:hAnsi="Times New Roman" w:cs="Times New Roman"/>
          <w:sz w:val="24"/>
          <w:szCs w:val="24"/>
        </w:rPr>
        <w:fldChar w:fldCharType="separate"/>
      </w:r>
      <w:r w:rsidR="00E81C31" w:rsidRPr="00E81C31">
        <w:rPr>
          <w:rFonts w:ascii="Times New Roman" w:hAnsi="Times New Roman" w:cs="Times New Roman"/>
          <w:sz w:val="24"/>
        </w:rPr>
        <w:t>(Mwita &amp; Mrema, 2023)</w:t>
      </w:r>
      <w:r w:rsidR="00E81C31">
        <w:rPr>
          <w:rFonts w:ascii="Times New Roman" w:eastAsia="Calibri" w:hAnsi="Times New Roman" w:cs="Times New Roman"/>
          <w:sz w:val="24"/>
          <w:szCs w:val="24"/>
        </w:rPr>
        <w:fldChar w:fldCharType="end"/>
      </w:r>
      <w:r w:rsidRPr="004E669D">
        <w:rPr>
          <w:rFonts w:ascii="Times New Roman" w:eastAsia="Calibri" w:hAnsi="Times New Roman" w:cs="Times New Roman"/>
          <w:sz w:val="24"/>
          <w:szCs w:val="24"/>
        </w:rPr>
        <w:t>. Among these changes are the escalating enrollment rates, reflecting a growing demand for tertiary education opportunities nationwide. Concurrently, there has been a noticeable diversification of academic programs offered by higher learning institutions, catering for the expanding needs and interests of students from vari</w:t>
      </w:r>
      <w:r w:rsidR="0045541F">
        <w:rPr>
          <w:rFonts w:ascii="Times New Roman" w:eastAsia="Calibri" w:hAnsi="Times New Roman" w:cs="Times New Roman"/>
          <w:sz w:val="24"/>
          <w:szCs w:val="24"/>
        </w:rPr>
        <w:t>ous backgrounds and disciplines</w:t>
      </w:r>
      <w:r w:rsidR="00E81C31">
        <w:rPr>
          <w:rFonts w:ascii="Times New Roman" w:eastAsia="Calibri" w:hAnsi="Times New Roman" w:cs="Times New Roman"/>
          <w:sz w:val="24"/>
          <w:szCs w:val="24"/>
        </w:rPr>
        <w:fldChar w:fldCharType="begin"/>
      </w:r>
      <w:r w:rsidR="00E81C31">
        <w:rPr>
          <w:rFonts w:ascii="Times New Roman" w:eastAsia="Calibri" w:hAnsi="Times New Roman" w:cs="Times New Roman"/>
          <w:sz w:val="24"/>
          <w:szCs w:val="24"/>
        </w:rPr>
        <w:instrText xml:space="preserve"> ADDIN ZOTERO_ITEM CSL_CITATION {"citationID":"L0xXvfJT","properties":{"formattedCitation":"(Mwita &amp; Mrema, 2023)","plainCitation":"(Mwita &amp; Mrema, 2023)","noteIndex":0},"citationItems":[{"id":35,"uris":["http://zotero.org/users/local/4izCrLGC/items/M9KG6AAK"],"itemData":{"id":35,"type":"article-journal","abstract":"This study aimed at examining the influence of transformational and transactional leadership on organisational performance by using Ruaha Catholic University of Tanzania as a case study. Quantitative data was collected from 130 employees of the university by using a standard questionnaire. Data analysis was done by using descriptive and inferential statistics, specifically linear regression. Descriptive results were presented using frequencies, means and standard deviations while results from inferential statistics were presented in the form of correlations and regressions. Transformational and transactional leadership were found to have mean values that are above average score and the difference between the two leadership styles were not significantly big. However, the findings show that leaders practised more of transactional leadership than transformational leadership since transactional leadership had higher mean score value. Moreover, the study found that both transformational and transactional leadership have significant positive linear relationships with organisational performance. The findings give an implication that both transformational and transactional leadership can be used concurrently to bring about positive results in an organisation.","container-title":"International Journal Of Humanities Education and Social Sciences (IJHESS)","DOI":"10.55227/ijhess.v2i5.477","ISSN":"2808-1765","issue":"5","journalAbbreviation":"IJHESS","language":"en","license":"https://creativecommons.org/licenses/by/4.0","source":"DOI.org (Crossref)","title":"The Influence of Transformational and Transactional Leadership on Organisational Performance: A Case of a Higher Education Institution in Tanzania","title-short":"The Influence of Transformational and Transactional Leadership on Organisational Performance","URL":"https://ijhess.com/index.php/ijhess/article/view/477","volume":"2","author":[{"family":"Mwita","given":"Kelvin"},{"family":"Mrema","given":"Gloria"}],"accessed":{"date-parts":[["2025",4,8]]},"issued":{"date-parts":[["2023",4,30]]}}}],"schema":"https://github.com/citation-style-language/schema/raw/master/csl-citation.json"} </w:instrText>
      </w:r>
      <w:r w:rsidR="00E81C31">
        <w:rPr>
          <w:rFonts w:ascii="Times New Roman" w:eastAsia="Calibri" w:hAnsi="Times New Roman" w:cs="Times New Roman"/>
          <w:sz w:val="24"/>
          <w:szCs w:val="24"/>
        </w:rPr>
        <w:fldChar w:fldCharType="separate"/>
      </w:r>
      <w:r w:rsidR="00E81C31" w:rsidRPr="00E81C31">
        <w:rPr>
          <w:rFonts w:ascii="Times New Roman" w:hAnsi="Times New Roman" w:cs="Times New Roman"/>
          <w:sz w:val="24"/>
        </w:rPr>
        <w:t>(Mwita &amp; Mrema, 2023)</w:t>
      </w:r>
      <w:r w:rsidR="00E81C31">
        <w:rPr>
          <w:rFonts w:ascii="Times New Roman" w:eastAsia="Calibri" w:hAnsi="Times New Roman" w:cs="Times New Roman"/>
          <w:sz w:val="24"/>
          <w:szCs w:val="24"/>
        </w:rPr>
        <w:fldChar w:fldCharType="end"/>
      </w:r>
      <w:r w:rsidR="0045541F">
        <w:rPr>
          <w:rFonts w:ascii="Times New Roman" w:eastAsia="Calibri" w:hAnsi="Times New Roman" w:cs="Times New Roman"/>
          <w:sz w:val="24"/>
          <w:szCs w:val="24"/>
        </w:rPr>
        <w:t>.</w:t>
      </w:r>
    </w:p>
    <w:p w:rsidR="004E669D" w:rsidRPr="004E669D" w:rsidRDefault="006F0C3F" w:rsidP="004E669D">
      <w:pPr>
        <w:spacing w:before="100" w:beforeAutospacing="1" w:after="100" w:afterAutospacing="1"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In coherence</w:t>
      </w:r>
      <w:r w:rsidR="004E669D" w:rsidRPr="004E669D">
        <w:rPr>
          <w:rFonts w:ascii="Times New Roman" w:eastAsia="Calibri" w:hAnsi="Times New Roman" w:cs="Times New Roman"/>
          <w:sz w:val="24"/>
          <w:szCs w:val="24"/>
        </w:rPr>
        <w:t xml:space="preserve"> with </w:t>
      </w:r>
      <w:r>
        <w:rPr>
          <w:rFonts w:ascii="Times New Roman" w:eastAsia="Calibri" w:hAnsi="Times New Roman" w:cs="Times New Roman"/>
          <w:sz w:val="24"/>
          <w:szCs w:val="24"/>
        </w:rPr>
        <w:t xml:space="preserve">these transformations, </w:t>
      </w:r>
      <w:r w:rsidR="004E669D" w:rsidRPr="004E669D">
        <w:rPr>
          <w:rFonts w:ascii="Times New Roman" w:eastAsia="Calibri" w:hAnsi="Times New Roman" w:cs="Times New Roman"/>
          <w:sz w:val="24"/>
          <w:szCs w:val="24"/>
        </w:rPr>
        <w:t xml:space="preserve"> universities</w:t>
      </w:r>
      <w:r>
        <w:rPr>
          <w:rFonts w:ascii="Times New Roman" w:eastAsia="Calibri" w:hAnsi="Times New Roman" w:cs="Times New Roman"/>
          <w:sz w:val="24"/>
          <w:szCs w:val="24"/>
        </w:rPr>
        <w:t xml:space="preserve"> in Tanzania</w:t>
      </w:r>
      <w:r w:rsidR="004E669D" w:rsidRPr="004E669D">
        <w:rPr>
          <w:rFonts w:ascii="Times New Roman" w:eastAsia="Calibri" w:hAnsi="Times New Roman" w:cs="Times New Roman"/>
          <w:sz w:val="24"/>
          <w:szCs w:val="24"/>
        </w:rPr>
        <w:t xml:space="preserve"> are witnessing the adoption of innovative teaching and learning methodologies</w:t>
      </w:r>
      <w:r w:rsidR="00E81C31">
        <w:rPr>
          <w:rFonts w:ascii="Times New Roman" w:eastAsia="Calibri" w:hAnsi="Times New Roman" w:cs="Times New Roman"/>
          <w:sz w:val="24"/>
          <w:szCs w:val="24"/>
        </w:rPr>
        <w:fldChar w:fldCharType="begin"/>
      </w:r>
      <w:r w:rsidR="00E81C31">
        <w:rPr>
          <w:rFonts w:ascii="Times New Roman" w:eastAsia="Calibri" w:hAnsi="Times New Roman" w:cs="Times New Roman"/>
          <w:sz w:val="24"/>
          <w:szCs w:val="24"/>
        </w:rPr>
        <w:instrText xml:space="preserve"> ADDIN ZOTERO_ITEM CSL_CITATION {"citationID":"JuQ2CvZF","properties":{"formattedCitation":"(Kiplangat, 2024; Mwita &amp; Mrema, 2023)","plainCitation":"(Kiplangat, 2024; Mwita &amp; Mrema, 2023)","noteIndex":0},"citationItems":[{"id":26,"uris":["http://zotero.org/users/local/4izCrLGC/items/VBTQ8IVJ"],"itemData":{"id":26,"type":"article-journal","abstract":"Transformational leadership, focusing on vision, innovation, and empowerment, is gaining prominence in African higher education systems. As the continent navigates the challenges and opportunities of the 21st century, such as rapid technological advances, globalisation, and socio-economic inequalities, there is growing recognition that higher education institutions (HEIs) must play a pivotal role in preparing future leaders. Anchored on Kouze and Posner’s (2012) transformational leadership model, this paper explores the significance of transformational leadership in African higher education, examining how it can drive institutional change, enhance academic outcomes, and empower future generations. Through a review of existing literature, qualitative interviews with university leaders, and evidence-based case studies, the paper highlights critical principles of transformational leadership, its impact on African universities, and policy recommendations for its implementation. Although African higher education faces challenges such as resource constraints, political instability and government interference, brain drain, and equity, transformative leaders can mitigate these challenges by expanding digital learning and technological advancement, decolonising, and contextualising the curriculum, as well as facilitating global collaborations and partnerships. African governments must ensure that universities have the autonomy to implement innovative leadership strategies without undue political interference.","container-title":"Journal of Research and Academic Writing","DOI":"10.58721/jraw.v1i2.846","ISSN":"3007-5343","issue":"2","journalAbbreviation":"JRAW","language":"en","page":"65-73","source":"DOI.org (Crossref)","title":"Transformational Leadership in Higher Education: Empowering Africa's Future","title-short":"Transformational Leadership in Higher Education","volume":"1","author":[{"family":"Kiplangat","given":"Henry Kiptiony"}],"issued":{"date-parts":[["2024",12,4]]}}},{"id":35,"uris":["http://zotero.org/users/local/4izCrLGC/items/M9KG6AAK"],"itemData":{"id":35,"type":"article-journal","abstract":"This study aimed at examining the influence of transformational and transactional leadership on organisational performance by using Ruaha Catholic University of Tanzania as a case study. Quantitative data was collected from 130 employees of the university by using a standard questionnaire. Data analysis was done by using descriptive and inferential statistics, specifically linear regression. Descriptive results were presented using frequencies, means and standard deviations while results from inferential statistics were presented in the form of correlations and regressions. Transformational and transactional leadership were found to have mean values that are above average score and the difference between the two leadership styles were not significantly big. However, the findings show that leaders practised more of transactional leadership than transformational leadership since transactional leadership had higher mean score value. Moreover, the study found that both transformational and transactional leadership have significant positive linear relationships with organisational performance. The findings give an implication that both transformational and transactional leadership can be used concurrently to bring about positive results in an organisation.","container-title":"International Journal Of Humanities Education and Social Sciences (IJHESS)","DOI":"10.55227/ijhess.v2i5.477","ISSN":"2808-1765","issue":"5","journalAbbreviation":"IJHESS","language":"en","license":"https://creativecommons.org/licenses/by/4.0","source":"DOI.org (Crossref)","title":"The Influence of Transformational and Transactional Leadership on Organisational Performance: A Case of a Higher Education Institution in Tanzania","title-short":"The Influence of Transformational and Transactional Leadership on Organisational Performance","URL":"https://ijhess.com/index.php/ijhess/article/view/477","volume":"2","author":[{"family":"Mwita","given":"Kelvin"},{"family":"Mrema","given":"Gloria"}],"accessed":{"date-parts":[["2025",4,8]]},"issued":{"date-parts":[["2023",4,30]]}}}],"schema":"https://github.com/citation-style-language/schema/raw/master/csl-citation.json"} </w:instrText>
      </w:r>
      <w:r w:rsidR="00E81C31">
        <w:rPr>
          <w:rFonts w:ascii="Times New Roman" w:eastAsia="Calibri" w:hAnsi="Times New Roman" w:cs="Times New Roman"/>
          <w:sz w:val="24"/>
          <w:szCs w:val="24"/>
        </w:rPr>
        <w:fldChar w:fldCharType="separate"/>
      </w:r>
      <w:r w:rsidR="00E81C31" w:rsidRPr="00E81C31">
        <w:rPr>
          <w:rFonts w:ascii="Times New Roman" w:hAnsi="Times New Roman" w:cs="Times New Roman"/>
          <w:sz w:val="24"/>
        </w:rPr>
        <w:t>(Kiplangat, 2024; Mwita &amp; Mrema, 2023)</w:t>
      </w:r>
      <w:r w:rsidR="00E81C31">
        <w:rPr>
          <w:rFonts w:ascii="Times New Roman" w:eastAsia="Calibri" w:hAnsi="Times New Roman" w:cs="Times New Roman"/>
          <w:sz w:val="24"/>
          <w:szCs w:val="24"/>
        </w:rPr>
        <w:fldChar w:fldCharType="end"/>
      </w:r>
      <w:r>
        <w:rPr>
          <w:rFonts w:ascii="Times New Roman" w:eastAsia="Calibri" w:hAnsi="Times New Roman" w:cs="Times New Roman"/>
          <w:sz w:val="24"/>
          <w:szCs w:val="24"/>
        </w:rPr>
        <w:t>. These adoptions</w:t>
      </w:r>
      <w:r w:rsidR="004E669D" w:rsidRPr="004E669D">
        <w:rPr>
          <w:rFonts w:ascii="Times New Roman" w:eastAsia="Calibri" w:hAnsi="Times New Roman" w:cs="Times New Roman"/>
          <w:sz w:val="24"/>
          <w:szCs w:val="24"/>
        </w:rPr>
        <w:t xml:space="preserve"> aim to modernize pedagogical practices, enhance student engagement, and foster a conducive environment for academic growth and innovation</w:t>
      </w:r>
      <w:r w:rsidR="00E81C31">
        <w:rPr>
          <w:rFonts w:ascii="Times New Roman" w:eastAsia="Calibri" w:hAnsi="Times New Roman" w:cs="Times New Roman"/>
          <w:sz w:val="24"/>
          <w:szCs w:val="24"/>
        </w:rPr>
        <w:fldChar w:fldCharType="begin"/>
      </w:r>
      <w:r w:rsidR="00E81C31">
        <w:rPr>
          <w:rFonts w:ascii="Times New Roman" w:eastAsia="Calibri" w:hAnsi="Times New Roman" w:cs="Times New Roman"/>
          <w:sz w:val="24"/>
          <w:szCs w:val="24"/>
        </w:rPr>
        <w:instrText xml:space="preserve"> ADDIN ZOTERO_ITEM CSL_CITATION {"citationID":"ByOgN49N","properties":{"formattedCitation":"(Kiplangat, 2024; Mwita &amp; Mrema, 2023)","plainCitation":"(Kiplangat, 2024; Mwita &amp; Mrema, 2023)","noteIndex":0},"citationItems":[{"id":26,"uris":["http://zotero.org/users/local/4izCrLGC/items/VBTQ8IVJ"],"itemData":{"id":26,"type":"article-journal","abstract":"Transformational leadership, focusing on vision, innovation, and empowerment, is gaining prominence in African higher education systems. As the continent navigates the challenges and opportunities of the 21st century, such as rapid technological advances, globalisation, and socio-economic inequalities, there is growing recognition that higher education institutions (HEIs) must play a pivotal role in preparing future leaders. Anchored on Kouze and Posner’s (2012) transformational leadership model, this paper explores the significance of transformational leadership in African higher education, examining how it can drive institutional change, enhance academic outcomes, and empower future generations. Through a review of existing literature, qualitative interviews with university leaders, and evidence-based case studies, the paper highlights critical principles of transformational leadership, its impact on African universities, and policy recommendations for its implementation. Although African higher education faces challenges such as resource constraints, political instability and government interference, brain drain, and equity, transformative leaders can mitigate these challenges by expanding digital learning and technological advancement, decolonising, and contextualising the curriculum, as well as facilitating global collaborations and partnerships. African governments must ensure that universities have the autonomy to implement innovative leadership strategies without undue political interference.","container-title":"Journal of Research and Academic Writing","DOI":"10.58721/jraw.v1i2.846","ISSN":"3007-5343","issue":"2","journalAbbreviation":"JRAW","language":"en","page":"65-73","source":"DOI.org (Crossref)","title":"Transformational Leadership in Higher Education: Empowering Africa's Future","title-short":"Transformational Leadership in Higher Education","volume":"1","author":[{"family":"Kiplangat","given":"Henry Kiptiony"}],"issued":{"date-parts":[["2024",12,4]]}}},{"id":35,"uris":["http://zotero.org/users/local/4izCrLGC/items/M9KG6AAK"],"itemData":{"id":35,"type":"article-journal","abstract":"This study aimed at examining the influence of transformational and transactional leadership on organisational performance by using Ruaha Catholic University of Tanzania as a case study. Quantitative data was collected from 130 employees of the university by using a standard questionnaire. Data analysis was done by using descriptive and inferential statistics, specifically linear regression. Descriptive results were presented using frequencies, means and standard deviations while results from inferential statistics were presented in the form of correlations and regressions. Transformational and transactional leadership were found to have mean values that are above average score and the difference between the two leadership styles were not significantly big. However, the findings show that leaders practised more of transactional leadership than transformational leadership since transactional leadership had higher mean score value. Moreover, the study found that both transformational and transactional leadership have significant positive linear relationships with organisational performance. The findings give an implication that both transformational and transactional leadership can be used concurrently to bring about positive results in an organisation.","container-title":"International Journal Of Humanities Education and Social Sciences (IJHESS)","DOI":"10.55227/ijhess.v2i5.477","ISSN":"2808-1765","issue":"5","journalAbbreviation":"IJHESS","language":"en","license":"https://creativecommons.org/licenses/by/4.0","source":"DOI.org (Crossref)","title":"The Influence of Transformational and Transactional Leadership on Organisational Performance: A Case of a Higher Education Institution in Tanzania","title-short":"The Influence of Transformational and Transactional Leadership on Organisational Performance","URL":"https://ijhess.com/index.php/ijhess/article/view/477","volume":"2","author":[{"family":"Mwita","given":"Kelvin"},{"family":"Mrema","given":"Gloria"}],"accessed":{"date-parts":[["2025",4,8]]},"issued":{"date-parts":[["2023",4,30]]}}}],"schema":"https://github.com/citation-style-language/schema/raw/master/csl-citation.json"} </w:instrText>
      </w:r>
      <w:r w:rsidR="00E81C31">
        <w:rPr>
          <w:rFonts w:ascii="Times New Roman" w:eastAsia="Calibri" w:hAnsi="Times New Roman" w:cs="Times New Roman"/>
          <w:sz w:val="24"/>
          <w:szCs w:val="24"/>
        </w:rPr>
        <w:fldChar w:fldCharType="separate"/>
      </w:r>
      <w:r w:rsidR="00E81C31" w:rsidRPr="00E81C31">
        <w:rPr>
          <w:rFonts w:ascii="Times New Roman" w:hAnsi="Times New Roman" w:cs="Times New Roman"/>
          <w:sz w:val="24"/>
        </w:rPr>
        <w:t>(Kiplangat, 2024; Mwita &amp; Mrema, 2023)</w:t>
      </w:r>
      <w:r w:rsidR="00E81C31">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The </w:t>
      </w:r>
      <w:r w:rsidR="004E669D" w:rsidRPr="004E669D">
        <w:rPr>
          <w:rFonts w:ascii="Times New Roman" w:eastAsia="Calibri" w:hAnsi="Times New Roman" w:cs="Times New Roman"/>
          <w:sz w:val="24"/>
          <w:szCs w:val="24"/>
        </w:rPr>
        <w:t>changes reflect a broader commitment</w:t>
      </w:r>
      <w:r>
        <w:rPr>
          <w:rFonts w:ascii="Times New Roman" w:eastAsia="Calibri" w:hAnsi="Times New Roman" w:cs="Times New Roman"/>
          <w:sz w:val="24"/>
          <w:szCs w:val="24"/>
        </w:rPr>
        <w:t xml:space="preserve"> of the government of Tanzania</w:t>
      </w:r>
      <w:r w:rsidR="004E669D" w:rsidRPr="004E669D">
        <w:rPr>
          <w:rFonts w:ascii="Times New Roman" w:eastAsia="Calibri" w:hAnsi="Times New Roman" w:cs="Times New Roman"/>
          <w:sz w:val="24"/>
          <w:szCs w:val="24"/>
        </w:rPr>
        <w:t xml:space="preserve"> to mee</w:t>
      </w:r>
      <w:r>
        <w:rPr>
          <w:rFonts w:ascii="Times New Roman" w:eastAsia="Calibri" w:hAnsi="Times New Roman" w:cs="Times New Roman"/>
          <w:sz w:val="24"/>
          <w:szCs w:val="24"/>
        </w:rPr>
        <w:t>t</w:t>
      </w:r>
      <w:r w:rsidR="004E669D" w:rsidRPr="004E669D">
        <w:rPr>
          <w:rFonts w:ascii="Times New Roman" w:eastAsia="Calibri" w:hAnsi="Times New Roman" w:cs="Times New Roman"/>
          <w:sz w:val="24"/>
          <w:szCs w:val="24"/>
        </w:rPr>
        <w:t xml:space="preserve"> the evolving demands of a rapidly changing global economy and society.</w:t>
      </w:r>
    </w:p>
    <w:p w:rsidR="004E669D" w:rsidRPr="004E669D" w:rsidRDefault="004E669D" w:rsidP="004E669D">
      <w:pPr>
        <w:spacing w:before="100" w:beforeAutospacing="1" w:after="100" w:afterAutospacing="1" w:line="360" w:lineRule="auto"/>
        <w:jc w:val="both"/>
        <w:rPr>
          <w:rFonts w:ascii="Times New Roman" w:eastAsia="Calibri" w:hAnsi="Times New Roman" w:cs="Times New Roman"/>
          <w:color w:val="FF0000"/>
          <w:sz w:val="24"/>
          <w:szCs w:val="24"/>
        </w:rPr>
      </w:pPr>
      <w:r w:rsidRPr="004E669D">
        <w:rPr>
          <w:rFonts w:ascii="Times New Roman" w:eastAsia="Calibri" w:hAnsi="Times New Roman" w:cs="Times New Roman"/>
          <w:sz w:val="24"/>
          <w:szCs w:val="24"/>
        </w:rPr>
        <w:t>Amidst this dynamic landscape, the role of leadership within Tanzania's higher education sector assumes heightened significance</w:t>
      </w:r>
      <w:r w:rsidR="00A650E3">
        <w:rPr>
          <w:rFonts w:ascii="Times New Roman" w:eastAsia="Calibri" w:hAnsi="Times New Roman" w:cs="Times New Roman"/>
          <w:sz w:val="24"/>
          <w:szCs w:val="24"/>
        </w:rPr>
        <w:fldChar w:fldCharType="begin"/>
      </w:r>
      <w:r w:rsidR="00A650E3">
        <w:rPr>
          <w:rFonts w:ascii="Times New Roman" w:eastAsia="Calibri" w:hAnsi="Times New Roman" w:cs="Times New Roman"/>
          <w:sz w:val="24"/>
          <w:szCs w:val="24"/>
        </w:rPr>
        <w:instrText xml:space="preserve"> ADDIN ZOTERO_ITEM CSL_CITATION {"citationID":"e1xtgnlL","properties":{"formattedCitation":"(Cooksey et al., 2003)","plainCitation":"(Cooksey et al., 2003)","noteIndex":0},"citationItems":[{"id":37,"uris":["http://zotero.org/users/local/4izCrLGC/items/KAVB94EM"],"itemData":{"id":37,"type":"book","call-number":"LA1843 .H54 2003","collection-title":"Higher education in Africa","event-place":"Oxford","ISBN":"978-0-85255-425-8","language":"en","note":"OCLC: ocm51913489","number-of-pages":"114","publisher":"James Currey","publisher-place":"Oxford","source":"Library of Congress ISBN","title":"Higher education in Tanzania: a case study","title-short":"Higher education in Tanzania","editor":[{"family":"Cooksey","given":"Brian"},{"family":"Levey","given":"Lisbeth A."},{"family":"Mkude","given":"Daniel J."},{"literal":"Partnership for Higher Education in Africa"}],"issued":{"date-parts":[["2003"]]}}}],"schema":"https://github.com/citation-style-language/schema/raw/master/csl-citation.json"} </w:instrText>
      </w:r>
      <w:r w:rsidR="00A650E3">
        <w:rPr>
          <w:rFonts w:ascii="Times New Roman" w:eastAsia="Calibri" w:hAnsi="Times New Roman" w:cs="Times New Roman"/>
          <w:sz w:val="24"/>
          <w:szCs w:val="24"/>
        </w:rPr>
        <w:fldChar w:fldCharType="separate"/>
      </w:r>
      <w:r w:rsidR="00A650E3" w:rsidRPr="00A650E3">
        <w:rPr>
          <w:rFonts w:ascii="Times New Roman" w:hAnsi="Times New Roman" w:cs="Times New Roman"/>
          <w:sz w:val="24"/>
        </w:rPr>
        <w:t>(Cooksey et al., 2003)</w:t>
      </w:r>
      <w:r w:rsidR="00A650E3">
        <w:rPr>
          <w:rFonts w:ascii="Times New Roman" w:eastAsia="Calibri" w:hAnsi="Times New Roman" w:cs="Times New Roman"/>
          <w:sz w:val="24"/>
          <w:szCs w:val="24"/>
        </w:rPr>
        <w:fldChar w:fldCharType="end"/>
      </w:r>
      <w:r w:rsidRPr="004E669D">
        <w:rPr>
          <w:rFonts w:ascii="Times New Roman" w:eastAsia="Calibri" w:hAnsi="Times New Roman" w:cs="Times New Roman"/>
          <w:sz w:val="24"/>
          <w:szCs w:val="24"/>
        </w:rPr>
        <w:t>. Leaders in academia play a crucial role in guiding and shaping these transformative processes, steering institutions towards excellence</w:t>
      </w:r>
      <w:r w:rsidR="0045541F">
        <w:rPr>
          <w:rFonts w:ascii="Times New Roman" w:eastAsia="Calibri" w:hAnsi="Times New Roman" w:cs="Times New Roman"/>
          <w:sz w:val="24"/>
          <w:szCs w:val="24"/>
        </w:rPr>
        <w:t>, relevance, and sustainability</w:t>
      </w:r>
      <w:r w:rsidR="00A650E3">
        <w:rPr>
          <w:rFonts w:ascii="Times New Roman" w:eastAsia="Calibri" w:hAnsi="Times New Roman" w:cs="Times New Roman"/>
          <w:sz w:val="24"/>
          <w:szCs w:val="24"/>
        </w:rPr>
        <w:fldChar w:fldCharType="begin"/>
      </w:r>
      <w:r w:rsidR="00A650E3">
        <w:rPr>
          <w:rFonts w:ascii="Times New Roman" w:eastAsia="Calibri" w:hAnsi="Times New Roman" w:cs="Times New Roman"/>
          <w:sz w:val="24"/>
          <w:szCs w:val="24"/>
        </w:rPr>
        <w:instrText xml:space="preserve"> ADDIN ZOTERO_ITEM CSL_CITATION {"citationID":"0BXneC8w","properties":{"formattedCitation":"(Cooksey et al., 2003)","plainCitation":"(Cooksey et al., 2003)","noteIndex":0},"citationItems":[{"id":37,"uris":["http://zotero.org/users/local/4izCrLGC/items/KAVB94EM"],"itemData":{"id":37,"type":"book","call-number":"LA1843 .H54 2003","collection-title":"Higher education in Africa","event-place":"Oxford","ISBN":"978-0-85255-425-8","language":"en","note":"OCLC: ocm51913489","number-of-pages":"114","publisher":"James Currey","publisher-place":"Oxford","source":"Library of Congress ISBN","title":"Higher education in Tanzania: a case study","title-short":"Higher education in Tanzania","editor":[{"family":"Cooksey","given":"Brian"},{"family":"Levey","given":"Lisbeth A."},{"family":"Mkude","given":"Daniel J."},{"literal":"Partnership for Higher Education in Africa"}],"issued":{"date-parts":[["2003"]]}}}],"schema":"https://github.com/citation-style-language/schema/raw/master/csl-citation.json"} </w:instrText>
      </w:r>
      <w:r w:rsidR="00A650E3">
        <w:rPr>
          <w:rFonts w:ascii="Times New Roman" w:eastAsia="Calibri" w:hAnsi="Times New Roman" w:cs="Times New Roman"/>
          <w:sz w:val="24"/>
          <w:szCs w:val="24"/>
        </w:rPr>
        <w:fldChar w:fldCharType="separate"/>
      </w:r>
      <w:r w:rsidR="00A650E3" w:rsidRPr="00A650E3">
        <w:rPr>
          <w:rFonts w:ascii="Times New Roman" w:hAnsi="Times New Roman" w:cs="Times New Roman"/>
          <w:sz w:val="24"/>
        </w:rPr>
        <w:t>(Cooksey et al., 2003)</w:t>
      </w:r>
      <w:r w:rsidR="00A650E3">
        <w:rPr>
          <w:rFonts w:ascii="Times New Roman" w:eastAsia="Calibri" w:hAnsi="Times New Roman" w:cs="Times New Roman"/>
          <w:sz w:val="24"/>
          <w:szCs w:val="24"/>
        </w:rPr>
        <w:fldChar w:fldCharType="end"/>
      </w:r>
      <w:r w:rsidR="0045541F">
        <w:rPr>
          <w:rFonts w:ascii="Times New Roman" w:eastAsia="Calibri" w:hAnsi="Times New Roman" w:cs="Times New Roman"/>
          <w:sz w:val="24"/>
          <w:szCs w:val="24"/>
        </w:rPr>
        <w:t xml:space="preserve">. </w:t>
      </w:r>
      <w:r w:rsidRPr="004E669D">
        <w:rPr>
          <w:rFonts w:ascii="Times New Roman" w:eastAsia="Calibri" w:hAnsi="Times New Roman" w:cs="Times New Roman"/>
          <w:sz w:val="24"/>
          <w:szCs w:val="24"/>
        </w:rPr>
        <w:t xml:space="preserve">Transformational leadership has emerged as a particularly promising approach in this regard, with its emphasis on inspiring and empowering followers to collectively pursue a shared vision of institutional </w:t>
      </w:r>
      <w:r w:rsidR="0045541F">
        <w:rPr>
          <w:rFonts w:ascii="Times New Roman" w:eastAsia="Calibri" w:hAnsi="Times New Roman" w:cs="Times New Roman"/>
          <w:sz w:val="24"/>
          <w:szCs w:val="24"/>
        </w:rPr>
        <w:t>advancement and societal impact</w:t>
      </w:r>
      <w:r w:rsidR="00A650E3">
        <w:rPr>
          <w:rFonts w:ascii="Times New Roman" w:eastAsia="Calibri" w:hAnsi="Times New Roman" w:cs="Times New Roman"/>
          <w:sz w:val="24"/>
          <w:szCs w:val="24"/>
        </w:rPr>
        <w:fldChar w:fldCharType="begin"/>
      </w:r>
      <w:r w:rsidR="00A650E3">
        <w:rPr>
          <w:rFonts w:ascii="Times New Roman" w:eastAsia="Calibri" w:hAnsi="Times New Roman" w:cs="Times New Roman"/>
          <w:sz w:val="24"/>
          <w:szCs w:val="24"/>
        </w:rPr>
        <w:instrText xml:space="preserve"> ADDIN ZOTERO_ITEM CSL_CITATION {"citationID":"tDCVtPRH","properties":{"formattedCitation":"(Givens, 2008; Kiplangat, 2024)","plainCitation":"(Givens, 2008; Kiplangat, 2024)","noteIndex":0},"citationItems":[{"id":21,"uris":["http://zotero.org/users/local/4izCrLGC/items/4K5V7CCS"],"itemData":{"id":21,"type":"article-journal","language":"en","source":"Zotero","title":"Transformational Leadership: The Impact on Organizational and Personal Outcomes","volume":"1","author":[{"family":"Givens","given":"Roger J"}],"issued":{"date-parts":[["2008"]]}}},{"id":26,"uris":["http://zotero.org/users/local/4izCrLGC/items/VBTQ8IVJ"],"itemData":{"id":26,"type":"article-journal","abstract":"Transformational leadership, focusing on vision, innovation, and empowerment, is gaining prominence in African higher education systems. As the continent navigates the challenges and opportunities of the 21st century, such as rapid technological advances, globalisation, and socio-economic inequalities, there is growing recognition that higher education institutions (HEIs) must play a pivotal role in preparing future leaders. Anchored on Kouze and Posner’s (2012) transformational leadership model, this paper explores the significance of transformational leadership in African higher education, examining how it can drive institutional change, enhance academic outcomes, and empower future generations. Through a review of existing literature, qualitative interviews with university leaders, and evidence-based case studies, the paper highlights critical principles of transformational leadership, its impact on African universities, and policy recommendations for its implementation. Although African higher education faces challenges such as resource constraints, political instability and government interference, brain drain, and equity, transformative leaders can mitigate these challenges by expanding digital learning and technological advancement, decolonising, and contextualising the curriculum, as well as facilitating global collaborations and partnerships. African governments must ensure that universities have the autonomy to implement innovative leadership strategies without undue political interference.","container-title":"Journal of Research and Academic Writing","DOI":"10.58721/jraw.v1i2.846","ISSN":"3007-5343","issue":"2","journalAbbreviation":"JRAW","language":"en","page":"65-73","source":"DOI.org (Crossref)","title":"Transformational Leadership in Higher Education: Empowering Africa's Future","title-short":"Transformational Leadership in Higher Education","volume":"1","author":[{"family":"Kiplangat","given":"Henry Kiptiony"}],"issued":{"date-parts":[["2024",12,4]]}}}],"schema":"https://github.com/citation-style-language/schema/raw/master/csl-citation.json"} </w:instrText>
      </w:r>
      <w:r w:rsidR="00A650E3">
        <w:rPr>
          <w:rFonts w:ascii="Times New Roman" w:eastAsia="Calibri" w:hAnsi="Times New Roman" w:cs="Times New Roman"/>
          <w:sz w:val="24"/>
          <w:szCs w:val="24"/>
        </w:rPr>
        <w:fldChar w:fldCharType="separate"/>
      </w:r>
      <w:r w:rsidR="00A650E3" w:rsidRPr="00A650E3">
        <w:rPr>
          <w:rFonts w:ascii="Times New Roman" w:hAnsi="Times New Roman" w:cs="Times New Roman"/>
          <w:sz w:val="24"/>
        </w:rPr>
        <w:t>(Givens, 2008; Kiplangat, 2024)</w:t>
      </w:r>
      <w:r w:rsidR="00A650E3">
        <w:rPr>
          <w:rFonts w:ascii="Times New Roman" w:eastAsia="Calibri" w:hAnsi="Times New Roman" w:cs="Times New Roman"/>
          <w:sz w:val="24"/>
          <w:szCs w:val="24"/>
        </w:rPr>
        <w:fldChar w:fldCharType="end"/>
      </w:r>
      <w:r w:rsidR="0045541F">
        <w:rPr>
          <w:rFonts w:ascii="Times New Roman" w:eastAsia="Calibri" w:hAnsi="Times New Roman" w:cs="Times New Roman"/>
          <w:sz w:val="24"/>
          <w:szCs w:val="24"/>
        </w:rPr>
        <w:t>.</w:t>
      </w:r>
    </w:p>
    <w:p w:rsidR="004E669D" w:rsidRPr="004E669D" w:rsidRDefault="006F0C3F" w:rsidP="004E669D">
      <w:pPr>
        <w:spacing w:after="0" w:line="360" w:lineRule="auto"/>
        <w:jc w:val="both"/>
        <w:rPr>
          <w:rFonts w:ascii="Times New Roman" w:eastAsia="Calibri" w:hAnsi="Times New Roman" w:cs="Times New Roman"/>
          <w:sz w:val="24"/>
          <w:szCs w:val="24"/>
        </w:rPr>
      </w:pPr>
      <w:r>
        <w:rPr>
          <w:rFonts w:ascii="Times New Roman" w:eastAsia="Times New Roman" w:hAnsi="Times New Roman" w:cs="Times New Roman"/>
          <w:sz w:val="24"/>
          <w:szCs w:val="24"/>
        </w:rPr>
        <w:t>Previous studies</w:t>
      </w:r>
      <w:r w:rsidR="004E669D" w:rsidRPr="004E669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veal</w:t>
      </w:r>
      <w:r w:rsidR="004E669D" w:rsidRPr="004E669D">
        <w:rPr>
          <w:rFonts w:ascii="Times New Roman" w:eastAsia="Times New Roman" w:hAnsi="Times New Roman" w:cs="Times New Roman"/>
          <w:sz w:val="24"/>
          <w:szCs w:val="24"/>
        </w:rPr>
        <w:t xml:space="preserve"> a significant positive correlation between both transformational and transactional leadership styles and organizational performance of higher learning </w:t>
      </w:r>
      <w:r w:rsidR="00933F01" w:rsidRPr="004E669D">
        <w:rPr>
          <w:rFonts w:ascii="Times New Roman" w:eastAsia="Times New Roman" w:hAnsi="Times New Roman" w:cs="Times New Roman"/>
          <w:sz w:val="24"/>
          <w:szCs w:val="24"/>
        </w:rPr>
        <w:t>institutions</w:t>
      </w:r>
      <w:r w:rsidR="00933F01" w:rsidRPr="00A650E3">
        <w:rPr>
          <w:rFonts w:ascii="Times New Roman" w:eastAsia="Times New Roman" w:hAnsi="Times New Roman" w:cs="Times New Roman"/>
          <w:sz w:val="24"/>
          <w:szCs w:val="24"/>
        </w:rPr>
        <w:t xml:space="preserve"> (</w:t>
      </w:r>
      <w:r w:rsidR="00A650E3" w:rsidRPr="00A650E3">
        <w:rPr>
          <w:rFonts w:ascii="Times New Roman" w:eastAsia="Times New Roman" w:hAnsi="Times New Roman" w:cs="Times New Roman"/>
          <w:sz w:val="24"/>
          <w:szCs w:val="24"/>
        </w:rPr>
        <w:t>Cooksey et al., 2003; Kiplangat, 2024; Mwita &amp; Mrema, 2023)</w:t>
      </w:r>
      <w:r w:rsidR="004E669D" w:rsidRPr="004E669D">
        <w:rPr>
          <w:rFonts w:ascii="Times New Roman" w:eastAsia="Times New Roman" w:hAnsi="Times New Roman" w:cs="Times New Roman"/>
          <w:sz w:val="24"/>
          <w:szCs w:val="24"/>
        </w:rPr>
        <w:t xml:space="preserve">. These findings are consistent with prior empirical inquiries. </w:t>
      </w:r>
      <w:r>
        <w:rPr>
          <w:rFonts w:ascii="Times New Roman" w:eastAsia="Times New Roman" w:hAnsi="Times New Roman" w:cs="Times New Roman"/>
          <w:sz w:val="24"/>
          <w:szCs w:val="24"/>
        </w:rPr>
        <w:t>Such studies suggest that in order for universities perform better need to adopt</w:t>
      </w:r>
      <w:r w:rsidR="004E669D" w:rsidRPr="004E669D">
        <w:rPr>
          <w:rFonts w:ascii="Times New Roman" w:eastAsia="Times New Roman" w:hAnsi="Times New Roman" w:cs="Times New Roman"/>
          <w:sz w:val="24"/>
          <w:szCs w:val="24"/>
        </w:rPr>
        <w:t xml:space="preserve"> a blend of transformational and transactional leadership strategies</w:t>
      </w:r>
    </w:p>
    <w:p w:rsidR="004E669D" w:rsidRPr="004E669D" w:rsidRDefault="004E669D" w:rsidP="004E669D">
      <w:pPr>
        <w:spacing w:before="100" w:beforeAutospacing="1" w:after="100" w:afterAutospacing="1" w:line="360" w:lineRule="auto"/>
        <w:jc w:val="both"/>
        <w:rPr>
          <w:rFonts w:ascii="Times New Roman" w:eastAsia="Calibri" w:hAnsi="Times New Roman" w:cs="Times New Roman"/>
          <w:sz w:val="24"/>
          <w:szCs w:val="24"/>
        </w:rPr>
      </w:pPr>
      <w:r w:rsidRPr="004E669D">
        <w:rPr>
          <w:rFonts w:ascii="Times New Roman" w:eastAsia="Calibri" w:hAnsi="Times New Roman" w:cs="Times New Roman"/>
          <w:sz w:val="24"/>
          <w:szCs w:val="24"/>
        </w:rPr>
        <w:t>Transformational leaders in Tanzanian higher education institutions are tasked with navigating complex challenges, including resource constraints, quality assurance imperatives, and the imperative to maintain institutional autonomy while adhering to national and international standards</w:t>
      </w:r>
      <w:r w:rsidR="00A650E3">
        <w:rPr>
          <w:rFonts w:ascii="Times New Roman" w:eastAsia="Calibri" w:hAnsi="Times New Roman" w:cs="Times New Roman"/>
          <w:sz w:val="24"/>
          <w:szCs w:val="24"/>
        </w:rPr>
        <w:fldChar w:fldCharType="begin"/>
      </w:r>
      <w:r w:rsidR="00A650E3">
        <w:rPr>
          <w:rFonts w:ascii="Times New Roman" w:eastAsia="Calibri" w:hAnsi="Times New Roman" w:cs="Times New Roman"/>
          <w:sz w:val="24"/>
          <w:szCs w:val="24"/>
        </w:rPr>
        <w:instrText xml:space="preserve"> ADDIN ZOTERO_ITEM CSL_CITATION {"citationID":"5cELF0yx","properties":{"formattedCitation":"(Cooksey et al., 2003; Mwita &amp; Mrema, 2023)","plainCitation":"(Cooksey et al., 2003; Mwita &amp; Mrema, 2023)","noteIndex":0},"citationItems":[{"id":37,"uris":["http://zotero.org/users/local/4izCrLGC/items/KAVB94EM"],"itemData":{"id":37,"type":"book","call-number":"LA1843 .H54 2003","collection-title":"Higher education in Africa","event-place":"Oxford","ISBN":"978-0-85255-425-8","language":"en","note":"OCLC: ocm51913489","number-of-pages":"114","publisher":"James Currey","publisher-place":"Oxford","source":"Library of Congress ISBN","title":"Higher education in Tanzania: a case study","title-short":"Higher education in Tanzania","editor":[{"family":"Cooksey","given":"Brian"},{"family":"Levey","given":"Lisbeth A."},{"family":"Mkude","given":"Daniel J."},{"literal":"Partnership for Higher Education in Africa"}],"issued":{"date-parts":[["2003"]]}}},{"id":35,"uris":["http://zotero.org/users/local/4izCrLGC/items/M9KG6AAK"],"itemData":{"id":35,"type":"article-journal","abstract":"This study aimed at examining the influence of transformational and transactional leadership on organisational performance by using Ruaha Catholic University of Tanzania as a case study. Quantitative data was collected from 130 employees of the university by using a standard questionnaire. Data analysis was done by using descriptive and inferential statistics, specifically linear regression. Descriptive results were presented using frequencies, means and standard deviations while results from inferential statistics were presented in the form of correlations and regressions. Transformational and transactional leadership were found to have mean values that are above average score and the difference between the two leadership styles were not significantly big. However, the findings show that leaders practised more of transactional leadership than transformational leadership since transactional leadership had higher mean score value. Moreover, the study found that both transformational and transactional leadership have significant positive linear relationships with organisational performance. The findings give an implication that both transformational and transactional leadership can be used concurrently to bring about positive results in an organisation.","container-title":"International Journal Of Humanities Education and Social Sciences (IJHESS)","DOI":"10.55227/ijhess.v2i5.477","ISSN":"2808-1765","issue":"5","journalAbbreviation":"IJHESS","language":"en","license":"https://creativecommons.org/licenses/by/4.0","source":"DOI.org (Crossref)","title":"The Influence of Transformational and Transactional Leadership on Organisational Performance: A Case of a Higher Education Institution in Tanzania","title-short":"The Influence of Transformational and Transactional Leadership on Organisational Performance","URL":"https://ijhess.com/index.php/ijhess/article/view/477","volume":"2","author":[{"family":"Mwita","given":"Kelvin"},{"family":"Mrema","given":"Gloria"}],"accessed":{"date-parts":[["2025",4,8]]},"issued":{"date-parts":[["2023",4,30]]}}}],"schema":"https://github.com/citation-style-language/schema/raw/master/csl-citation.json"} </w:instrText>
      </w:r>
      <w:r w:rsidR="00A650E3">
        <w:rPr>
          <w:rFonts w:ascii="Times New Roman" w:eastAsia="Calibri" w:hAnsi="Times New Roman" w:cs="Times New Roman"/>
          <w:sz w:val="24"/>
          <w:szCs w:val="24"/>
        </w:rPr>
        <w:fldChar w:fldCharType="separate"/>
      </w:r>
      <w:r w:rsidR="00A650E3" w:rsidRPr="00A650E3">
        <w:rPr>
          <w:rFonts w:ascii="Times New Roman" w:hAnsi="Times New Roman" w:cs="Times New Roman"/>
          <w:sz w:val="24"/>
        </w:rPr>
        <w:t>(Cooksey et al., 2003; Mwita &amp; Mrema, 2023)</w:t>
      </w:r>
      <w:r w:rsidR="00A650E3">
        <w:rPr>
          <w:rFonts w:ascii="Times New Roman" w:eastAsia="Calibri" w:hAnsi="Times New Roman" w:cs="Times New Roman"/>
          <w:sz w:val="24"/>
          <w:szCs w:val="24"/>
        </w:rPr>
        <w:fldChar w:fldCharType="end"/>
      </w:r>
      <w:r w:rsidRPr="004E669D">
        <w:rPr>
          <w:rFonts w:ascii="Times New Roman" w:eastAsia="Calibri" w:hAnsi="Times New Roman" w:cs="Times New Roman"/>
          <w:sz w:val="24"/>
          <w:szCs w:val="24"/>
        </w:rPr>
        <w:t xml:space="preserve">. In doing so, they must leverage their </w:t>
      </w:r>
      <w:r w:rsidRPr="004E669D">
        <w:rPr>
          <w:rFonts w:ascii="Times New Roman" w:eastAsia="Calibri" w:hAnsi="Times New Roman" w:cs="Times New Roman"/>
          <w:sz w:val="24"/>
          <w:szCs w:val="24"/>
        </w:rPr>
        <w:lastRenderedPageBreak/>
        <w:t>visionary outlook, strategic acumen, and interpersonal skills to mobilize stakeholders, foster innovation, and drive positive change.</w:t>
      </w:r>
    </w:p>
    <w:p w:rsidR="004E669D" w:rsidRPr="004E669D" w:rsidRDefault="004E669D" w:rsidP="004E669D">
      <w:pPr>
        <w:spacing w:before="100" w:beforeAutospacing="1" w:after="100" w:afterAutospacing="1" w:line="360" w:lineRule="auto"/>
        <w:jc w:val="both"/>
        <w:rPr>
          <w:rFonts w:ascii="Times New Roman" w:eastAsia="Calibri" w:hAnsi="Times New Roman" w:cs="Times New Roman"/>
          <w:sz w:val="24"/>
          <w:szCs w:val="24"/>
        </w:rPr>
      </w:pPr>
      <w:r w:rsidRPr="004E669D">
        <w:rPr>
          <w:rFonts w:ascii="Times New Roman" w:eastAsia="Calibri" w:hAnsi="Times New Roman" w:cs="Times New Roman"/>
          <w:sz w:val="24"/>
          <w:szCs w:val="24"/>
        </w:rPr>
        <w:t xml:space="preserve">In essence, within Tanzania's evolving higher education landscape, transformational leadership emerges as a beacon of hope and a catalyst for progress. By embracing its principles and practices, institutions can navigate the complexities of the twenty-first-century educational landscape, equipping students with the knowledge, skills, and dispositions needed to thrive in an increasingly interconnected and rapidly changing world </w:t>
      </w:r>
      <w:r w:rsidRPr="004E669D">
        <w:rPr>
          <w:rFonts w:ascii="Times New Roman" w:eastAsia="Calibri" w:hAnsi="Times New Roman" w:cs="Times New Roman"/>
          <w:sz w:val="24"/>
          <w:szCs w:val="24"/>
        </w:rPr>
        <w:fldChar w:fldCharType="begin" w:fldLock="1"/>
      </w:r>
      <w:r w:rsidR="001B4BF4">
        <w:rPr>
          <w:rFonts w:ascii="Times New Roman" w:eastAsia="Calibri" w:hAnsi="Times New Roman" w:cs="Times New Roman"/>
          <w:sz w:val="24"/>
          <w:szCs w:val="24"/>
        </w:rPr>
        <w:instrText xml:space="preserve"> ADDIN ZOTERO_ITEM CSL_CITATION {"citationID":"Ss4qy08K","properties":{"formattedCitation":"(Rini &amp; Hariri, 2023)","plainCitation":"(Rini &amp; Hariri, 2023)","noteIndex":0},"citationItems":[{"id":"E8ro6MiN/NMVvqb5x","uris":["http://www.mendeley.com/documents/?uuid=581f8550-b505-4def-826e-39d94032e690"],"itemData":{"author":[{"dropping-particle":"","family":"Rini","given":"Riswanti","non-dropping-particle":"","parse-names":false,"suffix":""},{"dropping-particle":"","family":"Hariri","given":"Hasan","non-dropping-particle":"","parse-names":false,"suffix":""}],"id":"ITEM-1","issued":{"date-parts":[["2023"]]},"page":"287-298","title":"THE ROL E OF PRINCIPAL ’ S VISIONARY LEADERSHIP IN IMPROVING THE QUALITY OF EDUCATION : A LITERATURE","type":"article-journal"}}],"schema":"https://github.com/citation-style-language/schema/raw/master/csl-citation.json"} </w:instrText>
      </w:r>
      <w:r w:rsidRPr="004E669D">
        <w:rPr>
          <w:rFonts w:ascii="Times New Roman" w:eastAsia="Calibri" w:hAnsi="Times New Roman" w:cs="Times New Roman"/>
          <w:sz w:val="24"/>
          <w:szCs w:val="24"/>
        </w:rPr>
        <w:fldChar w:fldCharType="separate"/>
      </w:r>
      <w:r w:rsidR="00E81C31" w:rsidRPr="00E81C31">
        <w:rPr>
          <w:rFonts w:ascii="Times New Roman" w:hAnsi="Times New Roman" w:cs="Times New Roman"/>
          <w:sz w:val="24"/>
        </w:rPr>
        <w:t>(Rini &amp; Hariri, 2023)</w:t>
      </w:r>
      <w:r w:rsidRPr="004E669D">
        <w:rPr>
          <w:rFonts w:ascii="Times New Roman" w:eastAsia="Calibri" w:hAnsi="Times New Roman" w:cs="Times New Roman"/>
          <w:sz w:val="24"/>
          <w:szCs w:val="24"/>
        </w:rPr>
        <w:fldChar w:fldCharType="end"/>
      </w:r>
      <w:r w:rsidRPr="004E669D">
        <w:rPr>
          <w:rFonts w:ascii="Times New Roman" w:eastAsia="Calibri" w:hAnsi="Times New Roman" w:cs="Times New Roman"/>
          <w:sz w:val="24"/>
          <w:szCs w:val="24"/>
        </w:rPr>
        <w:t>.</w:t>
      </w:r>
    </w:p>
    <w:p w:rsidR="004E669D" w:rsidRPr="004E669D" w:rsidRDefault="004E669D" w:rsidP="004E669D">
      <w:pPr>
        <w:spacing w:before="100" w:beforeAutospacing="1" w:after="100" w:afterAutospacing="1" w:line="360" w:lineRule="auto"/>
        <w:jc w:val="both"/>
        <w:rPr>
          <w:rFonts w:ascii="Times New Roman" w:eastAsia="Calibri" w:hAnsi="Times New Roman" w:cs="Times New Roman"/>
          <w:sz w:val="24"/>
          <w:szCs w:val="24"/>
        </w:rPr>
      </w:pPr>
      <w:r w:rsidRPr="004E669D">
        <w:rPr>
          <w:rFonts w:ascii="Times New Roman" w:eastAsia="Calibri" w:hAnsi="Times New Roman" w:cs="Times New Roman"/>
          <w:sz w:val="24"/>
          <w:szCs w:val="24"/>
        </w:rPr>
        <w:t>Moreover, effective communication stands as a cornerstone of successful leadership within Tanzania</w:t>
      </w:r>
      <w:r w:rsidR="00A650E3">
        <w:rPr>
          <w:rFonts w:ascii="Times New Roman" w:eastAsia="Calibri" w:hAnsi="Times New Roman" w:cs="Times New Roman"/>
          <w:sz w:val="24"/>
          <w:szCs w:val="24"/>
        </w:rPr>
        <w:t>'s higher education institution</w:t>
      </w:r>
      <w:r w:rsidR="00A650E3">
        <w:rPr>
          <w:rFonts w:ascii="Times New Roman" w:eastAsia="Calibri" w:hAnsi="Times New Roman" w:cs="Times New Roman"/>
          <w:sz w:val="24"/>
          <w:szCs w:val="24"/>
        </w:rPr>
        <w:fldChar w:fldCharType="begin"/>
      </w:r>
      <w:r w:rsidR="001B4BF4">
        <w:rPr>
          <w:rFonts w:ascii="Times New Roman" w:eastAsia="Calibri" w:hAnsi="Times New Roman" w:cs="Times New Roman"/>
          <w:sz w:val="24"/>
          <w:szCs w:val="24"/>
        </w:rPr>
        <w:instrText xml:space="preserve"> ADDIN ZOTERO_ITEM CSL_CITATION {"citationID":"athVR1n0","properties":{"formattedCitation":"(Mwita &amp; Mrema, 2023; Rini &amp; Hariri, 2023)","plainCitation":"(Mwita &amp; Mrema, 2023; Rini &amp; Hariri, 2023)","noteIndex":0},"citationItems":[{"id":35,"uris":["http://zotero.org/users/local/4izCrLGC/items/M9KG6AAK"],"itemData":{"id":35,"type":"article-journal","abstract":"This study aimed at examining the influence of transformational and transactional leadership on organisational performance by using Ruaha Catholic University of Tanzania as a case study. Quantitative data was collected from 130 employees of the university by using a standard questionnaire. Data analysis was done by using descriptive and inferential statistics, specifically linear regression. Descriptive results were presented using frequencies, means and standard deviations while results from inferential statistics were presented in the form of correlations and regressions. Transformational and transactional leadership were found to have mean values that are above average score and the difference between the two leadership styles were not significantly big. However, the findings show that leaders practised more of transactional leadership than transformational leadership since transactional leadership had higher mean score value. Moreover, the study found that both transformational and transactional leadership have significant positive linear relationships with organisational performance. The findings give an implication that both transformational and transactional leadership can be used concurrently to bring about positive results in an organisation.","container-title":"International Journal Of Humanities Education and Social Sciences (IJHESS)","DOI":"10.55227/ijhess.v2i5.477","ISSN":"2808-1765","issue":"5","journalAbbreviation":"IJHESS","language":"en","license":"https://creativecommons.org/licenses/by/4.0","source":"DOI.org (Crossref)","title":"The Influence of Transformational and Transactional Leadership on Organisational Performance: A Case of a Higher Education Institution in Tanzania","title-short":"The Influence of Transformational and Transactional Leadership on Organisational Performance","URL":"https://ijhess.com/index.php/ijhess/article/view/477","volume":"2","author":[{"family":"Mwita","given":"Kelvin"},{"family":"Mrema","given":"Gloria"}],"accessed":{"date-parts":[["2025",4,8]]},"issued":{"date-parts":[["2023",4,30]]}}},{"id":"E8ro6MiN/NMVvqb5x","uris":["http://www.mendeley.com/documents/?uuid=581f8550-b505-4def-826e-39d94032e690"],"itemData":{"author":[{"dropping-particle":"","family":"Rini","given":"Riswanti","non-dropping-particle":"","parse-names":false,"suffix":""},{"dropping-particle":"","family":"Hariri","given":"Hasan","non-dropping-particle":"","parse-names":false,"suffix":""}],"id":"acyE6XOZ/SJx2MiY3","issued":{"date-parts":[["2023"]]},"page":"287-298","title":"THE ROL E OF PRINCIPAL ’ S VISIONARY LEADERSHIP IN IMPROVING THE QUALITY OF EDUCATION : A LITERATURE","type":"article-journal"}}],"schema":"https://github.com/citation-style-language/schema/raw/master/csl-citation.json"} </w:instrText>
      </w:r>
      <w:r w:rsidR="00A650E3">
        <w:rPr>
          <w:rFonts w:ascii="Times New Roman" w:eastAsia="Calibri" w:hAnsi="Times New Roman" w:cs="Times New Roman"/>
          <w:sz w:val="24"/>
          <w:szCs w:val="24"/>
        </w:rPr>
        <w:fldChar w:fldCharType="separate"/>
      </w:r>
      <w:r w:rsidR="00A650E3" w:rsidRPr="00A650E3">
        <w:rPr>
          <w:rFonts w:ascii="Times New Roman" w:hAnsi="Times New Roman" w:cs="Times New Roman"/>
          <w:sz w:val="24"/>
        </w:rPr>
        <w:t>(Mwita &amp; Mrema, 2023; Rini &amp; Hariri, 2023)</w:t>
      </w:r>
      <w:r w:rsidR="00A650E3">
        <w:rPr>
          <w:rFonts w:ascii="Times New Roman" w:eastAsia="Calibri" w:hAnsi="Times New Roman" w:cs="Times New Roman"/>
          <w:sz w:val="24"/>
          <w:szCs w:val="24"/>
        </w:rPr>
        <w:fldChar w:fldCharType="end"/>
      </w:r>
      <w:r w:rsidRPr="004E669D">
        <w:rPr>
          <w:rFonts w:ascii="Times New Roman" w:eastAsia="Calibri" w:hAnsi="Times New Roman" w:cs="Times New Roman"/>
          <w:sz w:val="24"/>
          <w:szCs w:val="24"/>
        </w:rPr>
        <w:t>. It serves as a vital tool for leaders to articulate their vision, establish meaningful relationships, and foster collaboration among stakeholders. In this dynamic context, dialogical communication emerges as a particularly significant approach, emphasizing principles of mutual understanding, respect, and engagement among participants</w:t>
      </w:r>
      <w:r w:rsidR="00933F01">
        <w:rPr>
          <w:rFonts w:ascii="Times New Roman" w:eastAsia="Calibri" w:hAnsi="Times New Roman" w:cs="Times New Roman"/>
          <w:sz w:val="24"/>
          <w:szCs w:val="24"/>
        </w:rPr>
        <w:fldChar w:fldCharType="begin"/>
      </w:r>
      <w:r w:rsidR="00933F01">
        <w:rPr>
          <w:rFonts w:ascii="Times New Roman" w:eastAsia="Calibri" w:hAnsi="Times New Roman" w:cs="Times New Roman"/>
          <w:sz w:val="24"/>
          <w:szCs w:val="24"/>
        </w:rPr>
        <w:instrText xml:space="preserve"> ADDIN ZOTERO_ITEM CSL_CITATION {"citationID":"Otz9xd2Y","properties":{"formattedCitation":"(Mkumbata &amp; Nyangau, 2022)","plainCitation":"(Mkumbata &amp; Nyangau, 2022)","noteIndex":0},"citationItems":[{"id":43,"uris":["http://zotero.org/users/local/4izCrLGC/items/9Z6HR8PV"],"itemData":{"id":43,"type":"article-journal","abstract":"In intention of this paper is to outline Martin Buber’s ontological turning to the other through the development of his dialogical theory. This outline substantiates dialogue as an important element of religious leadership. Dialogue fosters the development of genuine relationships with others and with the world. It is the uncovering and creation of meaning through awareness of what is sacred in us, others, and the world. Buber’s theory provides us with the specific details of the art of turning to the other which can help us navigate our ways into dialogue. Human being must accept the fact of the existence of broken leadership which is caused by human beings themselves. Hence, the solution goes back to human being’s relationship. Since, society is grounded through relationships; therefore, human relationship must be restored to heal the broken religious leadership. I-Thou or subject to subject is the kind of relationship which can restore unity in an organization. The crisis of organization is caused by I-It or subject to object relationship, in which another person is treated as an object, and hence conflicts, mistrust, self-centred are caused to the organization. The peace of an advice which Martin Buber gives to all leaders is that the dignity of human person should be respected by being open to one another and by being treated equally as human being. Therefore, honest and sincere dialogue between man and man is a prerequisite to build an organization or society for the common good.","container-title":"East African Journal of Traditions, Culture and Religion","DOI":"10.37284/eajtcr.5.1.789","ISSN":"2707-5370, 2707-5362","issue":"1","journalAbbreviation":"East Afr. j. trad. cult. relig.","language":"en","license":"http://creativecommons.org/licenses/by/4.0","page":"69-79","source":"DOI.org (Crossref)","title":"The Relevance of Martin Buber’s Theory of Dialogue in Contemporary Religious Organization Leadership in Tanzania","volume":"5","author":[{"family":"Mkumbata","given":"Geoffrey C."},{"family":"Nyangau","given":"Dynesius"}],"issued":{"date-parts":[["2022",8,16]]}}}],"schema":"https://github.com/citation-style-language/schema/raw/master/csl-citation.json"} </w:instrText>
      </w:r>
      <w:r w:rsidR="00933F01">
        <w:rPr>
          <w:rFonts w:ascii="Times New Roman" w:eastAsia="Calibri" w:hAnsi="Times New Roman" w:cs="Times New Roman"/>
          <w:sz w:val="24"/>
          <w:szCs w:val="24"/>
        </w:rPr>
        <w:fldChar w:fldCharType="separate"/>
      </w:r>
      <w:r w:rsidR="00933F01" w:rsidRPr="00933F01">
        <w:rPr>
          <w:rFonts w:ascii="Times New Roman" w:hAnsi="Times New Roman" w:cs="Times New Roman"/>
          <w:sz w:val="24"/>
        </w:rPr>
        <w:t>(Mkumbata &amp; Nyangau, 2022)</w:t>
      </w:r>
      <w:r w:rsidR="00933F01">
        <w:rPr>
          <w:rFonts w:ascii="Times New Roman" w:eastAsia="Calibri" w:hAnsi="Times New Roman" w:cs="Times New Roman"/>
          <w:sz w:val="24"/>
          <w:szCs w:val="24"/>
        </w:rPr>
        <w:fldChar w:fldCharType="end"/>
      </w:r>
      <w:r w:rsidRPr="004E669D">
        <w:rPr>
          <w:rFonts w:ascii="Times New Roman" w:eastAsia="Calibri" w:hAnsi="Times New Roman" w:cs="Times New Roman"/>
          <w:sz w:val="24"/>
          <w:szCs w:val="24"/>
        </w:rPr>
        <w:t>. By prioritizing open dialogue and genuine exchange, it creates an environment conducive to meaningful interactions and collective problem-solving.</w:t>
      </w:r>
    </w:p>
    <w:p w:rsidR="004E669D" w:rsidRPr="004E669D" w:rsidRDefault="004E669D" w:rsidP="004E669D">
      <w:pPr>
        <w:spacing w:after="0" w:line="360" w:lineRule="auto"/>
        <w:jc w:val="both"/>
        <w:rPr>
          <w:rFonts w:ascii="Times New Roman" w:eastAsia="Calibri" w:hAnsi="Times New Roman" w:cs="Times New Roman"/>
          <w:sz w:val="24"/>
          <w:szCs w:val="24"/>
        </w:rPr>
      </w:pPr>
      <w:r w:rsidRPr="004E669D">
        <w:rPr>
          <w:rFonts w:ascii="Times New Roman" w:eastAsia="Calibri" w:hAnsi="Times New Roman" w:cs="Times New Roman"/>
          <w:sz w:val="24"/>
          <w:szCs w:val="24"/>
        </w:rPr>
        <w:t>However, despite the theoretical significance and practical relevance of both transformational leadership and dialogical communication, there is a dearth of empirical research exploring the nexus between these two constructs within the context of Tanzanian higher learning institutions. While individual studies have examined either transformational leadership or dialogical communication in isolation, the intersection and potential synergies between these phenomena remain underexplored. Furthermore, although Martin Buber's Theory of Dialogue offers a compelling theoretical framework for understanding interpersonal communication and relational leadership, its application within Tanzanian higher education settings has not been thoroughly investigated</w:t>
      </w:r>
      <w:r w:rsidR="00933F01">
        <w:rPr>
          <w:rFonts w:ascii="Times New Roman" w:eastAsia="Calibri" w:hAnsi="Times New Roman" w:cs="Times New Roman"/>
          <w:sz w:val="24"/>
          <w:szCs w:val="24"/>
        </w:rPr>
        <w:fldChar w:fldCharType="begin"/>
      </w:r>
      <w:r w:rsidR="00933F01">
        <w:rPr>
          <w:rFonts w:ascii="Times New Roman" w:eastAsia="Calibri" w:hAnsi="Times New Roman" w:cs="Times New Roman"/>
          <w:sz w:val="24"/>
          <w:szCs w:val="24"/>
        </w:rPr>
        <w:instrText xml:space="preserve"> ADDIN ZOTERO_ITEM CSL_CITATION {"citationID":"3iwru054","properties":{"formattedCitation":"(Mkumbata &amp; Nyangau, 2022)","plainCitation":"(Mkumbata &amp; Nyangau, 2022)","noteIndex":0},"citationItems":[{"id":43,"uris":["http://zotero.org/users/local/4izCrLGC/items/9Z6HR8PV"],"itemData":{"id":43,"type":"article-journal","abstract":"In intention of this paper is to outline Martin Buber’s ontological turning to the other through the development of his dialogical theory. This outline substantiates dialogue as an important element of religious leadership. Dialogue fosters the development of genuine relationships with others and with the world. It is the uncovering and creation of meaning through awareness of what is sacred in us, others, and the world. Buber’s theory provides us with the specific details of the art of turning to the other which can help us navigate our ways into dialogue. Human being must accept the fact of the existence of broken leadership which is caused by human beings themselves. Hence, the solution goes back to human being’s relationship. Since, society is grounded through relationships; therefore, human relationship must be restored to heal the broken religious leadership. I-Thou or subject to subject is the kind of relationship which can restore unity in an organization. The crisis of organization is caused by I-It or subject to object relationship, in which another person is treated as an object, and hence conflicts, mistrust, self-centred are caused to the organization. The peace of an advice which Martin Buber gives to all leaders is that the dignity of human person should be respected by being open to one another and by being treated equally as human being. Therefore, honest and sincere dialogue between man and man is a prerequisite to build an organization or society for the common good.","container-title":"East African Journal of Traditions, Culture and Religion","DOI":"10.37284/eajtcr.5.1.789","ISSN":"2707-5370, 2707-5362","issue":"1","journalAbbreviation":"East Afr. j. trad. cult. relig.","language":"en","license":"http://creativecommons.org/licenses/by/4.0","page":"69-79","source":"DOI.org (Crossref)","title":"The Relevance of Martin Buber’s Theory of Dialogue in Contemporary Religious Organization Leadership in Tanzania","volume":"5","author":[{"family":"Mkumbata","given":"Geoffrey C."},{"family":"Nyangau","given":"Dynesius"}],"issued":{"date-parts":[["2022",8,16]]}}}],"schema":"https://github.com/citation-style-language/schema/raw/master/csl-citation.json"} </w:instrText>
      </w:r>
      <w:r w:rsidR="00933F01">
        <w:rPr>
          <w:rFonts w:ascii="Times New Roman" w:eastAsia="Calibri" w:hAnsi="Times New Roman" w:cs="Times New Roman"/>
          <w:sz w:val="24"/>
          <w:szCs w:val="24"/>
        </w:rPr>
        <w:fldChar w:fldCharType="separate"/>
      </w:r>
      <w:r w:rsidR="00933F01" w:rsidRPr="00933F01">
        <w:rPr>
          <w:rFonts w:ascii="Times New Roman" w:hAnsi="Times New Roman" w:cs="Times New Roman"/>
          <w:sz w:val="24"/>
        </w:rPr>
        <w:t>(Mkumbata &amp; Nyangau, 2022)</w:t>
      </w:r>
      <w:r w:rsidR="00933F01">
        <w:rPr>
          <w:rFonts w:ascii="Times New Roman" w:eastAsia="Calibri" w:hAnsi="Times New Roman" w:cs="Times New Roman"/>
          <w:sz w:val="24"/>
          <w:szCs w:val="24"/>
        </w:rPr>
        <w:fldChar w:fldCharType="end"/>
      </w:r>
      <w:r w:rsidR="00933F01">
        <w:rPr>
          <w:rFonts w:ascii="Times New Roman" w:eastAsia="Calibri" w:hAnsi="Times New Roman" w:cs="Times New Roman"/>
          <w:sz w:val="24"/>
          <w:szCs w:val="24"/>
        </w:rPr>
        <w:t>.</w:t>
      </w:r>
    </w:p>
    <w:p w:rsidR="004E669D" w:rsidRDefault="004E669D" w:rsidP="004E669D">
      <w:pPr>
        <w:spacing w:after="0" w:line="360" w:lineRule="auto"/>
        <w:jc w:val="both"/>
        <w:rPr>
          <w:rFonts w:ascii="Times New Roman" w:eastAsia="Calibri" w:hAnsi="Times New Roman" w:cs="Times New Roman"/>
          <w:sz w:val="24"/>
          <w:szCs w:val="24"/>
        </w:rPr>
      </w:pPr>
      <w:r w:rsidRPr="004E669D">
        <w:rPr>
          <w:rFonts w:ascii="Times New Roman" w:eastAsia="Calibri" w:hAnsi="Times New Roman" w:cs="Times New Roman"/>
          <w:sz w:val="24"/>
          <w:szCs w:val="24"/>
        </w:rPr>
        <w:t xml:space="preserve">Therefore, the central problem addressed by this research is the lack of comprehensive understanding regarding how dialogical communication practices influence the enactment of transformational leadership behaviors among academic leaders in Tanzanian higher learning institutions. Addressing this gap in the literature and practice is imperative for advancing theoretical knowledge, informing leadership development initiatives, and enhancing </w:t>
      </w:r>
      <w:r w:rsidRPr="004E669D">
        <w:rPr>
          <w:rFonts w:ascii="Times New Roman" w:eastAsia="Calibri" w:hAnsi="Times New Roman" w:cs="Times New Roman"/>
          <w:sz w:val="24"/>
          <w:szCs w:val="24"/>
        </w:rPr>
        <w:lastRenderedPageBreak/>
        <w:t>organizational practices within Tanzanian higher learning institutions. By exploring the interplay between dialogical communication and transformational leadership, this research aims to provide valuable insights that can contribute to the cultivation of more effective and culturally responsive leadership practices in the Tanzanian higher education sector.</w:t>
      </w:r>
    </w:p>
    <w:p w:rsidR="004E669D" w:rsidRDefault="004E669D" w:rsidP="004E669D">
      <w:pPr>
        <w:spacing w:after="0" w:line="360" w:lineRule="auto"/>
        <w:jc w:val="both"/>
        <w:rPr>
          <w:rFonts w:ascii="Times New Roman" w:eastAsia="Calibri" w:hAnsi="Times New Roman" w:cs="Times New Roman"/>
          <w:sz w:val="24"/>
          <w:szCs w:val="24"/>
        </w:rPr>
      </w:pPr>
    </w:p>
    <w:p w:rsidR="004E669D" w:rsidRPr="003267F8" w:rsidRDefault="004E669D" w:rsidP="003267F8">
      <w:pPr>
        <w:spacing w:after="0" w:line="360" w:lineRule="auto"/>
        <w:jc w:val="both"/>
        <w:rPr>
          <w:rFonts w:ascii="Times New Roman" w:eastAsia="Calibri" w:hAnsi="Times New Roman" w:cs="Times New Roman"/>
          <w:b/>
          <w:sz w:val="24"/>
          <w:szCs w:val="24"/>
        </w:rPr>
      </w:pPr>
      <w:r w:rsidRPr="003267F8">
        <w:rPr>
          <w:rFonts w:ascii="Times New Roman" w:eastAsia="Calibri" w:hAnsi="Times New Roman" w:cs="Times New Roman"/>
          <w:b/>
          <w:sz w:val="24"/>
          <w:szCs w:val="24"/>
        </w:rPr>
        <w:t>Literature Review</w:t>
      </w:r>
    </w:p>
    <w:p w:rsidR="004E669D" w:rsidRDefault="004E669D" w:rsidP="004E669D">
      <w:pPr>
        <w:pStyle w:val="ListParagraph"/>
        <w:spacing w:after="0" w:line="360" w:lineRule="auto"/>
        <w:jc w:val="both"/>
        <w:rPr>
          <w:rFonts w:ascii="Times New Roman" w:eastAsia="Calibri" w:hAnsi="Times New Roman" w:cs="Times New Roman"/>
          <w:sz w:val="24"/>
          <w:szCs w:val="24"/>
        </w:rPr>
      </w:pPr>
    </w:p>
    <w:p w:rsidR="00043C64" w:rsidRPr="0093065F" w:rsidRDefault="004E669D" w:rsidP="0093065F">
      <w:pPr>
        <w:rPr>
          <w:rFonts w:ascii="Times New Roman" w:hAnsi="Times New Roman" w:cs="Times New Roman"/>
          <w:b/>
          <w:sz w:val="24"/>
          <w:szCs w:val="24"/>
        </w:rPr>
      </w:pPr>
      <w:r w:rsidRPr="0093065F">
        <w:rPr>
          <w:rFonts w:ascii="Times New Roman" w:hAnsi="Times New Roman" w:cs="Times New Roman"/>
          <w:b/>
          <w:sz w:val="24"/>
          <w:szCs w:val="24"/>
        </w:rPr>
        <w:t>Conceptualization of Key Variables</w:t>
      </w:r>
    </w:p>
    <w:p w:rsidR="004E669D" w:rsidRPr="004D6F4B" w:rsidRDefault="004E669D" w:rsidP="0093065F">
      <w:pPr>
        <w:keepNext/>
        <w:keepLines/>
        <w:spacing w:before="40" w:after="0" w:line="360" w:lineRule="auto"/>
        <w:outlineLvl w:val="2"/>
        <w:rPr>
          <w:rFonts w:ascii="Times New Roman" w:eastAsia="Calibri" w:hAnsi="Times New Roman" w:cs="Times New Roman"/>
          <w:b/>
          <w:sz w:val="24"/>
          <w:szCs w:val="24"/>
        </w:rPr>
      </w:pPr>
      <w:bookmarkStart w:id="0" w:name="_Toc191581246"/>
      <w:r w:rsidRPr="004D6F4B">
        <w:rPr>
          <w:rFonts w:ascii="Times New Roman" w:eastAsia="Calibri" w:hAnsi="Times New Roman" w:cs="Times New Roman"/>
          <w:b/>
          <w:sz w:val="24"/>
          <w:szCs w:val="24"/>
        </w:rPr>
        <w:t>Transformational leadership</w:t>
      </w:r>
      <w:bookmarkEnd w:id="0"/>
    </w:p>
    <w:p w:rsidR="004E669D" w:rsidRDefault="004E669D" w:rsidP="004E669D">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Transformational leadership is characterized by its ability to inspire and empower followers to reach their full potential while simultaneously achieving organizational objectives. This leadership theory, as outlined by Bass and Avolio (1997), comprises four key components: idealized influence, inspirational motivation, intellectual stimulation, and individualized consideration. Idealized influence involves the demonstration of exemplary actions and behaviors by a leader that contribute to the attainment of organizational goals. It revolves around the level of admiration and respect that followers hold towards</w:t>
      </w:r>
      <w:r w:rsidR="007349F1">
        <w:rPr>
          <w:rFonts w:ascii="Times New Roman" w:eastAsia="Calibri" w:hAnsi="Times New Roman" w:cs="Times New Roman"/>
          <w:sz w:val="24"/>
          <w:szCs w:val="24"/>
        </w:rPr>
        <w:t xml:space="preserve"> their leader</w:t>
      </w:r>
      <w:r w:rsidR="007349F1">
        <w:rPr>
          <w:rFonts w:ascii="Times New Roman" w:eastAsia="Calibri" w:hAnsi="Times New Roman" w:cs="Times New Roman"/>
          <w:sz w:val="24"/>
          <w:szCs w:val="24"/>
        </w:rPr>
        <w:fldChar w:fldCharType="begin"/>
      </w:r>
      <w:r w:rsidR="007349F1">
        <w:rPr>
          <w:rFonts w:ascii="Times New Roman" w:eastAsia="Calibri" w:hAnsi="Times New Roman" w:cs="Times New Roman"/>
          <w:sz w:val="24"/>
          <w:szCs w:val="24"/>
        </w:rPr>
        <w:instrText xml:space="preserve"> ADDIN ZOTERO_ITEM CSL_CITATION {"citationID":"gGz01IPK","properties":{"formattedCitation":"(Givens, 2008; Kim &amp; Cruz, 2022; Lai et al., 2020)","plainCitation":"(Givens, 2008; Kim &amp; Cruz, 2022; Lai et al., 2020)","noteIndex":0},"citationItems":[{"id":21,"uris":["http://zotero.org/users/local/4izCrLGC/items/4K5V7CCS"],"itemData":{"id":21,"type":"article-journal","language":"en","source":"Zotero","title":"Transformational Leadership: The Impact on Organizational and Personal Outcomes","volume":"1","author":[{"family":"Givens","given":"Roger J"}],"issued":{"date-parts":[["2008"]]}}},{"id":73,"uris":["http://zotero.org/users/local/4izCrLGC/items/T9SMXBUQ"],"itemData":{"id":73,"type":"article-journal","abstract":"Leaders play a signiﬁcant role in organizations and their leadership behaviors can either enhance or undermine the well-being of their employees. This study aimed to meta-analyze the relationship between transformational leadership and well-being in the service industry, and how employees’ gender and service sector moderated the strength of this relationship. This study used a convergent mixed-method approach. PubMed, MEDLINE, Google Scholar, AMED, and Scopus electronic databases were utilized to search for relevant studies. Textual data were analyzed using a text data-mining technique (Leximancer) to determine the relevant themes and concepts. Statistical data were examined through a comprehensive meta-analysis to determine their effect sizes. The qualitative results outline the major themes that emerged: leadership, well-being, and health. The quantitative ﬁndings revealed that the perceived well-being of male employees and those working outside of the health-care service sector was positively higher when employees’ leaders showed transformational leadership. In general, the ﬁndings from the qualitative and quantitative data converge. The ﬁndings conﬁrm the positive relationship between transformational leadership and employee well-being. This study also highlights the applicability of a convergent mixed-method approach as a useful methodological strategy when analyzing both lexical and statistical data.","container-title":"International Journal of Environmental Research and Public Health","DOI":"10.3390/ijerph19138189","ISSN":"1660-4601","issue":"13","journalAbbreviation":"IJERPH","language":"en","license":"https://creativecommons.org/licenses/by/4.0/","page":"8189","source":"DOI.org (Crossref)","title":"Transformational Leadership and Psychological Well-Being of Service-Oriented Staff: Hybrid Data Synthesis Technique","title-short":"Transformational Leadership and Psychological Well-Being of Service-Oriented Staff","volume":"19","author":[{"family":"Kim","given":"Hyun-Duck"},{"family":"Cruz","given":"Angelita Bautista"}],"issued":{"date-parts":[["2022",7,4]]}}},{"id":45,"uris":["http://zotero.org/users/local/4izCrLGC/items/QP2RFQG9"],"itemData":{"id":45,"type":"article-journal","abstract":"This study proposed that transformational leaders use various behaviors to provoke followers’ organizationally beneficial behaviors (e.g., better task performance and helping behaviors) through ignition of followers’ work engagement. That is, employees who inspired by transformational leadership are more likely to immerse themselves in the work, and, in turn, this is likely to result in better task performance and helping behaviors. In this study, we adopted a multitemporal and multisource research design to reduce the consideration of common method variance. Hypotheses were tested on a sample of 507 nurses working in 44 teams. The hierarchical linear regression analysis showed that, after controlling for several relevant variables (e.g., leader–member exchange [LMX], role-based self-efficacy, and transactional leadership) and several participants’ demographic variables (e.g., gender, age, and education), work engagement still mediates the positive relationship among transformational leadership, job performance, and helping behavior. Strengths, limitations, practical implications, and directions for future research are discussed.","container-title":"Sage Open","DOI":"10.1177/2158244019899085","ISSN":"2158-2440, 2158-2440","issue":"1","journalAbbreviation":"Sage Open","language":"en","page":"2158244019899085","source":"DOI.org (Crossref)","title":"Transformational Leadership and Job Performance: The Mediating Role of Work Engagement","title-short":"Transformational Leadership and Job Performance","volume":"10","author":[{"family":"Lai","given":"Fong-Yi"},{"family":"Tang","given":"Hui-Chuan"},{"family":"Lu","given":"Szu-Chi"},{"family":"Lee","given":"Yu-Chin"},{"family":"Lin","given":"Cheng-Chen"}],"issued":{"date-parts":[["2020",1]]}}}],"schema":"https://github.com/citation-style-language/schema/raw/master/csl-citation.json"} </w:instrText>
      </w:r>
      <w:r w:rsidR="007349F1">
        <w:rPr>
          <w:rFonts w:ascii="Times New Roman" w:eastAsia="Calibri" w:hAnsi="Times New Roman" w:cs="Times New Roman"/>
          <w:sz w:val="24"/>
          <w:szCs w:val="24"/>
        </w:rPr>
        <w:fldChar w:fldCharType="separate"/>
      </w:r>
      <w:r w:rsidR="007349F1" w:rsidRPr="007349F1">
        <w:rPr>
          <w:rFonts w:ascii="Times New Roman" w:hAnsi="Times New Roman" w:cs="Times New Roman"/>
          <w:sz w:val="24"/>
        </w:rPr>
        <w:t>(Givens, 2008; Kim &amp; Cruz, 2022; Lai et al., 2020)</w:t>
      </w:r>
      <w:r w:rsidR="007349F1">
        <w:rPr>
          <w:rFonts w:ascii="Times New Roman" w:eastAsia="Calibri" w:hAnsi="Times New Roman" w:cs="Times New Roman"/>
          <w:sz w:val="24"/>
          <w:szCs w:val="24"/>
        </w:rPr>
        <w:fldChar w:fldCharType="end"/>
      </w:r>
      <w:r w:rsidRPr="004D6F4B">
        <w:rPr>
          <w:rFonts w:ascii="Times New Roman" w:eastAsia="Calibri" w:hAnsi="Times New Roman" w:cs="Times New Roman"/>
          <w:sz w:val="24"/>
          <w:szCs w:val="24"/>
        </w:rPr>
        <w:t>.</w:t>
      </w:r>
    </w:p>
    <w:p w:rsidR="004E669D" w:rsidRPr="004D6F4B" w:rsidRDefault="004E669D" w:rsidP="004E669D">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Inspirational motivation is another crucial aspect of transformational leadership, emphasizing the leader's ability to inspire and motivate their followers towards shared goals and objectives</w:t>
      </w:r>
      <w:r w:rsidR="00247B6D">
        <w:rPr>
          <w:rFonts w:ascii="Times New Roman" w:eastAsia="Calibri" w:hAnsi="Times New Roman" w:cs="Times New Roman"/>
          <w:sz w:val="24"/>
          <w:szCs w:val="24"/>
        </w:rPr>
        <w:fldChar w:fldCharType="begin"/>
      </w:r>
      <w:r w:rsidR="00247B6D">
        <w:rPr>
          <w:rFonts w:ascii="Times New Roman" w:eastAsia="Calibri" w:hAnsi="Times New Roman" w:cs="Times New Roman"/>
          <w:sz w:val="24"/>
          <w:szCs w:val="24"/>
        </w:rPr>
        <w:instrText xml:space="preserve"> ADDIN ZOTERO_ITEM CSL_CITATION {"citationID":"USe6VGhb","properties":{"formattedCitation":"(Avolio et al., n.d.)","plainCitation":"(Avolio et al., n.d.)","noteIndex":0},"citationItems":[{"id":78,"uris":["http://zotero.org/users/local/4izCrLGC/items/XBVLC472"],"itemData":{"id":78,"type":"article-journal","language":"en","source":"Zotero","title":"Re-examining the components of transformational and transactional leadership using the Multifactor Leadership Questionnaire","author":[{"family":"Avolio","given":"Bruce J"},{"family":"Bass","given":"Bernard M"},{"family":"Jung","given":"Dong I"}]}}],"schema":"https://github.com/citation-style-language/schema/raw/master/csl-citation.json"} </w:instrText>
      </w:r>
      <w:r w:rsidR="00247B6D">
        <w:rPr>
          <w:rFonts w:ascii="Times New Roman" w:eastAsia="Calibri" w:hAnsi="Times New Roman" w:cs="Times New Roman"/>
          <w:sz w:val="24"/>
          <w:szCs w:val="24"/>
        </w:rPr>
        <w:fldChar w:fldCharType="separate"/>
      </w:r>
      <w:r w:rsidR="00247B6D" w:rsidRPr="00247B6D">
        <w:rPr>
          <w:rFonts w:ascii="Times New Roman" w:hAnsi="Times New Roman" w:cs="Times New Roman"/>
          <w:sz w:val="24"/>
        </w:rPr>
        <w:t>(Avolio et al., n.d.)</w:t>
      </w:r>
      <w:r w:rsidR="00247B6D">
        <w:rPr>
          <w:rFonts w:ascii="Times New Roman" w:eastAsia="Calibri" w:hAnsi="Times New Roman" w:cs="Times New Roman"/>
          <w:sz w:val="24"/>
          <w:szCs w:val="24"/>
        </w:rPr>
        <w:fldChar w:fldCharType="end"/>
      </w:r>
      <w:r w:rsidRPr="004D6F4B">
        <w:rPr>
          <w:rFonts w:ascii="Times New Roman" w:eastAsia="Calibri" w:hAnsi="Times New Roman" w:cs="Times New Roman"/>
          <w:sz w:val="24"/>
          <w:szCs w:val="24"/>
        </w:rPr>
        <w:t>. This component focuses on creating a compelling vision of the future and rallying individuals around it, instilling a sense of purpose and commitment</w:t>
      </w:r>
      <w:r w:rsidR="00247B6D">
        <w:rPr>
          <w:rFonts w:ascii="Times New Roman" w:eastAsia="Calibri" w:hAnsi="Times New Roman" w:cs="Times New Roman"/>
          <w:sz w:val="24"/>
          <w:szCs w:val="24"/>
        </w:rPr>
        <w:fldChar w:fldCharType="begin"/>
      </w:r>
      <w:r w:rsidR="00247B6D">
        <w:rPr>
          <w:rFonts w:ascii="Times New Roman" w:eastAsia="Calibri" w:hAnsi="Times New Roman" w:cs="Times New Roman"/>
          <w:sz w:val="24"/>
          <w:szCs w:val="24"/>
        </w:rPr>
        <w:instrText xml:space="preserve"> ADDIN ZOTERO_ITEM CSL_CITATION {"citationID":"cqe7kDXc","properties":{"formattedCitation":"(Lai et al., 2020)","plainCitation":"(Lai et al., 2020)","noteIndex":0},"citationItems":[{"id":45,"uris":["http://zotero.org/users/local/4izCrLGC/items/QP2RFQG9"],"itemData":{"id":45,"type":"article-journal","abstract":"This study proposed that transformational leaders use various behaviors to provoke followers’ organizationally beneficial behaviors (e.g., better task performance and helping behaviors) through ignition of followers’ work engagement. That is, employees who inspired by transformational leadership are more likely to immerse themselves in the work, and, in turn, this is likely to result in better task performance and helping behaviors. In this study, we adopted a multitemporal and multisource research design to reduce the consideration of common method variance. Hypotheses were tested on a sample of 507 nurses working in 44 teams. The hierarchical linear regression analysis showed that, after controlling for several relevant variables (e.g., leader–member exchange [LMX], role-based self-efficacy, and transactional leadership) and several participants’ demographic variables (e.g., gender, age, and education), work engagement still mediates the positive relationship among transformational leadership, job performance, and helping behavior. Strengths, limitations, practical implications, and directions for future research are discussed.","container-title":"Sage Open","DOI":"10.1177/2158244019899085","ISSN":"2158-2440, 2158-2440","issue":"1","journalAbbreviation":"Sage Open","language":"en","page":"2158244019899085","source":"DOI.org (Crossref)","title":"Transformational Leadership and Job Performance: The Mediating Role of Work Engagement","title-short":"Transformational Leadership and Job Performance","volume":"10","author":[{"family":"Lai","given":"Fong-Yi"},{"family":"Tang","given":"Hui-Chuan"},{"family":"Lu","given":"Szu-Chi"},{"family":"Lee","given":"Yu-Chin"},{"family":"Lin","given":"Cheng-Chen"}],"issued":{"date-parts":[["2020",1]]}}}],"schema":"https://github.com/citation-style-language/schema/raw/master/csl-citation.json"} </w:instrText>
      </w:r>
      <w:r w:rsidR="00247B6D">
        <w:rPr>
          <w:rFonts w:ascii="Times New Roman" w:eastAsia="Calibri" w:hAnsi="Times New Roman" w:cs="Times New Roman"/>
          <w:sz w:val="24"/>
          <w:szCs w:val="24"/>
        </w:rPr>
        <w:fldChar w:fldCharType="separate"/>
      </w:r>
      <w:r w:rsidR="00247B6D" w:rsidRPr="00247B6D">
        <w:rPr>
          <w:rFonts w:ascii="Times New Roman" w:hAnsi="Times New Roman" w:cs="Times New Roman"/>
          <w:sz w:val="24"/>
        </w:rPr>
        <w:t>(Lai et al., 2020)</w:t>
      </w:r>
      <w:r w:rsidR="00247B6D">
        <w:rPr>
          <w:rFonts w:ascii="Times New Roman" w:eastAsia="Calibri" w:hAnsi="Times New Roman" w:cs="Times New Roman"/>
          <w:sz w:val="24"/>
          <w:szCs w:val="24"/>
        </w:rPr>
        <w:fldChar w:fldCharType="end"/>
      </w:r>
      <w:r w:rsidRPr="004D6F4B">
        <w:rPr>
          <w:rFonts w:ascii="Times New Roman" w:eastAsia="Calibri" w:hAnsi="Times New Roman" w:cs="Times New Roman"/>
          <w:sz w:val="24"/>
          <w:szCs w:val="24"/>
        </w:rPr>
        <w:t>. Intellectual stimulation encourages creativity and innovation among followers by challenging them to think critically and explore new ideas</w:t>
      </w:r>
      <w:r w:rsidR="00247B6D">
        <w:rPr>
          <w:rFonts w:ascii="Times New Roman" w:eastAsia="Calibri" w:hAnsi="Times New Roman" w:cs="Times New Roman"/>
          <w:sz w:val="24"/>
          <w:szCs w:val="24"/>
        </w:rPr>
        <w:fldChar w:fldCharType="begin"/>
      </w:r>
      <w:r w:rsidR="00247B6D">
        <w:rPr>
          <w:rFonts w:ascii="Times New Roman" w:eastAsia="Calibri" w:hAnsi="Times New Roman" w:cs="Times New Roman"/>
          <w:sz w:val="24"/>
          <w:szCs w:val="24"/>
        </w:rPr>
        <w:instrText xml:space="preserve"> ADDIN ZOTERO_ITEM CSL_CITATION {"citationID":"jUww9xm0","properties":{"formattedCitation":"(Avolio et al., n.d.; Rahyuda, n.d.)","plainCitation":"(Avolio et al., n.d.; Rahyuda, n.d.)","noteIndex":0},"citationItems":[{"id":78,"uris":["http://zotero.org/users/local/4izCrLGC/items/XBVLC472"],"itemData":{"id":78,"type":"article-journal","language":"en","source":"Zotero","title":"Re-examining the components of transformational and transactional leadership using the Multifactor Leadership Questionnaire","author":[{"family":"Avolio","given":"Bruce J"},{"family":"Bass","given":"Bernard M"},{"family":"Jung","given":"Dong I"}]}},{"id":70,"uris":["http://zotero.org/users/local/4izCrLGC/items/JW85TH9J"],"itemData":{"id":70,"type":"article-journal","abstract":"Purpose: This study examines the body of knowledge on transformational leadership antecedents and investigates transformational leadership precursors. Design/methodology/approach: This study used a narrative review and qualitative method to search, filter, and map the literature. Findings: Two gaps in the literature were discovered. Context is discussed first, followed by methodology. The quantitative approach appears to be the primary choice and sole researcher by looking at the literature on transformational leadership. No other method is used to examine the impact or consequences of transformational leadership, according to a review of 60 articles. It is challenging to develop transformational leadership concepts without credible qualitative research. Indeed, the strengths inherent in each approach choice may be able to compensate for each other’s flaws. Because humans are social beings with emotional dimensions, the qualitative approach is thought to understand the antecedents of transformational leadership better. Originality: this study is unique in the literature used (the literature used is the one that has been introduced since the beginning of transformational leadership until now). However, most proposed transformational leadership research focuses on impact/consequences and ignores the antecedents. While the benefits of transformational leadership are well known. Thus, this study proves that companies/organisations need leaders with transformational leadership qualities.","language":"en","source":"Zotero","title":"BEING A TRANSFORMATIONAL LEADER: AN INTEGRATED REVIEW AND FUTURE RESEARCH AGENDA","author":[{"family":"Rahyuda","given":"Agoes Ganesha"}]}}],"schema":"https://github.com/citation-style-language/schema/raw/master/csl-citation.json"} </w:instrText>
      </w:r>
      <w:r w:rsidR="00247B6D">
        <w:rPr>
          <w:rFonts w:ascii="Times New Roman" w:eastAsia="Calibri" w:hAnsi="Times New Roman" w:cs="Times New Roman"/>
          <w:sz w:val="24"/>
          <w:szCs w:val="24"/>
        </w:rPr>
        <w:fldChar w:fldCharType="separate"/>
      </w:r>
      <w:r w:rsidR="00247B6D" w:rsidRPr="00247B6D">
        <w:rPr>
          <w:rFonts w:ascii="Times New Roman" w:hAnsi="Times New Roman" w:cs="Times New Roman"/>
          <w:sz w:val="24"/>
        </w:rPr>
        <w:t>(Avolio et al., n.d.; Rahyuda, n.d.)</w:t>
      </w:r>
      <w:r w:rsidR="00247B6D">
        <w:rPr>
          <w:rFonts w:ascii="Times New Roman" w:eastAsia="Calibri" w:hAnsi="Times New Roman" w:cs="Times New Roman"/>
          <w:sz w:val="24"/>
          <w:szCs w:val="24"/>
        </w:rPr>
        <w:fldChar w:fldCharType="end"/>
      </w:r>
      <w:r w:rsidRPr="004D6F4B">
        <w:rPr>
          <w:rFonts w:ascii="Times New Roman" w:eastAsia="Calibri" w:hAnsi="Times New Roman" w:cs="Times New Roman"/>
          <w:sz w:val="24"/>
          <w:szCs w:val="24"/>
        </w:rPr>
        <w:t>. Leaders employing this component of transformational leadership foster an environment where individuals are encouraged to question the status quo and seek continuous improvement</w:t>
      </w:r>
      <w:r w:rsidR="00247B6D">
        <w:rPr>
          <w:rFonts w:ascii="Times New Roman" w:eastAsia="Calibri" w:hAnsi="Times New Roman" w:cs="Times New Roman"/>
          <w:sz w:val="24"/>
          <w:szCs w:val="24"/>
        </w:rPr>
        <w:fldChar w:fldCharType="begin"/>
      </w:r>
      <w:r w:rsidR="00247B6D">
        <w:rPr>
          <w:rFonts w:ascii="Times New Roman" w:eastAsia="Calibri" w:hAnsi="Times New Roman" w:cs="Times New Roman"/>
          <w:sz w:val="24"/>
          <w:szCs w:val="24"/>
        </w:rPr>
        <w:instrText xml:space="preserve"> ADDIN ZOTERO_ITEM CSL_CITATION {"citationID":"2gIQUaZ0","properties":{"formattedCitation":"(Mwita &amp; Mrema, 2023)","plainCitation":"(Mwita &amp; Mrema, 2023)","noteIndex":0},"citationItems":[{"id":35,"uris":["http://zotero.org/users/local/4izCrLGC/items/M9KG6AAK"],"itemData":{"id":35,"type":"article-journal","abstract":"This study aimed at examining the influence of transformational and transactional leadership on organisational performance by using Ruaha Catholic University of Tanzania as a case study. Quantitative data was collected from 130 employees of the university by using a standard questionnaire. Data analysis was done by using descriptive and inferential statistics, specifically linear regression. Descriptive results were presented using frequencies, means and standard deviations while results from inferential statistics were presented in the form of correlations and regressions. Transformational and transactional leadership were found to have mean values that are above average score and the difference between the two leadership styles were not significantly big. However, the findings show that leaders practised more of transactional leadership than transformational leadership since transactional leadership had higher mean score value. Moreover, the study found that both transformational and transactional leadership have significant positive linear relationships with organisational performance. The findings give an implication that both transformational and transactional leadership can be used concurrently to bring about positive results in an organisation.","container-title":"International Journal Of Humanities Education and Social Sciences (IJHESS)","DOI":"10.55227/ijhess.v2i5.477","ISSN":"2808-1765","issue":"5","journalAbbreviation":"IJHESS","language":"en","license":"https://creativecommons.org/licenses/by/4.0","source":"DOI.org (Crossref)","title":"The Influence of Transformational and Transactional Leadership on Organisational Performance: A Case of a Higher Education Institution in Tanzania","title-short":"The Influence of Transformational and Transactional Leadership on Organisational Performance","URL":"https://ijhess.com/index.php/ijhess/article/view/477","volume":"2","author":[{"family":"Mwita","given":"Kelvin"},{"family":"Mrema","given":"Gloria"}],"accessed":{"date-parts":[["2025",4,8]]},"issued":{"date-parts":[["2023",4,30]]}}}],"schema":"https://github.com/citation-style-language/schema/raw/master/csl-citation.json"} </w:instrText>
      </w:r>
      <w:r w:rsidR="00247B6D">
        <w:rPr>
          <w:rFonts w:ascii="Times New Roman" w:eastAsia="Calibri" w:hAnsi="Times New Roman" w:cs="Times New Roman"/>
          <w:sz w:val="24"/>
          <w:szCs w:val="24"/>
        </w:rPr>
        <w:fldChar w:fldCharType="separate"/>
      </w:r>
      <w:r w:rsidR="00247B6D" w:rsidRPr="00247B6D">
        <w:rPr>
          <w:rFonts w:ascii="Times New Roman" w:hAnsi="Times New Roman" w:cs="Times New Roman"/>
          <w:sz w:val="24"/>
        </w:rPr>
        <w:t>(Mwita &amp; Mrema, 2023)</w:t>
      </w:r>
      <w:r w:rsidR="00247B6D">
        <w:rPr>
          <w:rFonts w:ascii="Times New Roman" w:eastAsia="Calibri" w:hAnsi="Times New Roman" w:cs="Times New Roman"/>
          <w:sz w:val="24"/>
          <w:szCs w:val="24"/>
        </w:rPr>
        <w:fldChar w:fldCharType="end"/>
      </w:r>
      <w:r w:rsidRPr="004D6F4B">
        <w:rPr>
          <w:rFonts w:ascii="Times New Roman" w:eastAsia="Calibri" w:hAnsi="Times New Roman" w:cs="Times New Roman"/>
          <w:sz w:val="24"/>
          <w:szCs w:val="24"/>
        </w:rPr>
        <w:t>.</w:t>
      </w:r>
    </w:p>
    <w:p w:rsidR="004E669D" w:rsidRPr="004D6F4B" w:rsidRDefault="004E669D" w:rsidP="004E669D">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Individualized consideration underscores the importance of recognizing and catering to the unique needs, strengths, and aspirations of each follower</w:t>
      </w:r>
      <w:r w:rsidR="00247B6D">
        <w:rPr>
          <w:rFonts w:ascii="Times New Roman" w:eastAsia="Calibri" w:hAnsi="Times New Roman" w:cs="Times New Roman"/>
          <w:sz w:val="24"/>
          <w:szCs w:val="24"/>
        </w:rPr>
        <w:fldChar w:fldCharType="begin"/>
      </w:r>
      <w:r w:rsidR="00247B6D">
        <w:rPr>
          <w:rFonts w:ascii="Times New Roman" w:eastAsia="Calibri" w:hAnsi="Times New Roman" w:cs="Times New Roman"/>
          <w:sz w:val="24"/>
          <w:szCs w:val="24"/>
        </w:rPr>
        <w:instrText xml:space="preserve"> ADDIN ZOTERO_ITEM CSL_CITATION {"citationID":"nPv9tkyK","properties":{"formattedCitation":"(Steinmann et al., 2018)","plainCitation":"(Steinmann et al., 2018)","noteIndex":0},"citationItems":[{"id":59,"uris":["http://zotero.org/users/local/4izCrLGC/items/42773NRX"],"itemData":{"id":59,"type":"article-journal","abstract":"While leading through goals is usually associated with a task-oriented leadership style, the present work links goal setting to transformational leadership. An online survey with two time points was conducted with employees to investigate the inﬂuence of transformational leadership on followers’ job satisfaction, organizational commitment, and proactive behavior via goal attributes. Findings indicate that transformational leaders inﬂuence the extent to which followers evaluate organizational goals as important and perceive them as attainable. Multiple mediation analysis revealed that these goal attributes transmit the effect of transformational leadership on followers’ job attitudes and proactive behavior. However, goal importance and goal attainability seem to be of differential importance for the different outcomes.","container-title":"Frontiers in Psychology","DOI":"10.3389/fpsyg.2018.02338","ISSN":"1664-1078","journalAbbreviation":"Front. Psychol.","language":"en","page":"2338","source":"DOI.org (Crossref)","title":"The Path Is the Goal: How Transformational Leaders Enhance Followers’ Job Attitudes and Proactive Behavior","title-short":"The Path Is the Goal","volume":"9","author":[{"family":"Steinmann","given":"Barbara"},{"family":"Klug","given":"Hannah J. P."},{"family":"Maier","given":"Günter W."}],"issued":{"date-parts":[["2018",11,29]]}}}],"schema":"https://github.com/citation-style-language/schema/raw/master/csl-citation.json"} </w:instrText>
      </w:r>
      <w:r w:rsidR="00247B6D">
        <w:rPr>
          <w:rFonts w:ascii="Times New Roman" w:eastAsia="Calibri" w:hAnsi="Times New Roman" w:cs="Times New Roman"/>
          <w:sz w:val="24"/>
          <w:szCs w:val="24"/>
        </w:rPr>
        <w:fldChar w:fldCharType="separate"/>
      </w:r>
      <w:r w:rsidR="00247B6D" w:rsidRPr="00247B6D">
        <w:rPr>
          <w:rFonts w:ascii="Times New Roman" w:hAnsi="Times New Roman" w:cs="Times New Roman"/>
          <w:sz w:val="24"/>
        </w:rPr>
        <w:t>(Steinmann et al., 2018)</w:t>
      </w:r>
      <w:r w:rsidR="00247B6D">
        <w:rPr>
          <w:rFonts w:ascii="Times New Roman" w:eastAsia="Calibri" w:hAnsi="Times New Roman" w:cs="Times New Roman"/>
          <w:sz w:val="24"/>
          <w:szCs w:val="24"/>
        </w:rPr>
        <w:fldChar w:fldCharType="end"/>
      </w:r>
      <w:r w:rsidRPr="004D6F4B">
        <w:rPr>
          <w:rFonts w:ascii="Times New Roman" w:eastAsia="Calibri" w:hAnsi="Times New Roman" w:cs="Times New Roman"/>
          <w:sz w:val="24"/>
          <w:szCs w:val="24"/>
        </w:rPr>
        <w:t xml:space="preserve">. Leaders who practice individualized consideration invest time and effort in developing personalized relationships with their team members, providing support, guidance, and mentorship tailored to individual preferences and circumstances. </w:t>
      </w:r>
    </w:p>
    <w:p w:rsidR="004E669D" w:rsidRPr="004D6F4B" w:rsidRDefault="004E669D" w:rsidP="0093065F">
      <w:pPr>
        <w:keepNext/>
        <w:keepLines/>
        <w:spacing w:before="40" w:after="0" w:line="360" w:lineRule="auto"/>
        <w:outlineLvl w:val="2"/>
        <w:rPr>
          <w:rFonts w:ascii="Times New Roman" w:eastAsia="Calibri" w:hAnsi="Times New Roman" w:cs="Times New Roman"/>
          <w:b/>
          <w:sz w:val="24"/>
          <w:szCs w:val="24"/>
        </w:rPr>
      </w:pPr>
      <w:bookmarkStart w:id="1" w:name="_Toc191581247"/>
      <w:r w:rsidRPr="004D6F4B">
        <w:rPr>
          <w:rFonts w:ascii="Times New Roman" w:eastAsia="Times New Roman" w:hAnsi="Times New Roman" w:cs="Times New Roman"/>
          <w:b/>
          <w:sz w:val="24"/>
          <w:szCs w:val="24"/>
        </w:rPr>
        <w:lastRenderedPageBreak/>
        <w:t>Dialogical Communication</w:t>
      </w:r>
      <w:bookmarkEnd w:id="1"/>
    </w:p>
    <w:p w:rsidR="004E669D" w:rsidRPr="004D6F4B" w:rsidRDefault="004E669D" w:rsidP="004E669D">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 xml:space="preserve">Dialogical communication epitomizes a sophisticated mode of interpersonal interaction characterized by mutual understanding, respect, and active engagement among </w:t>
      </w:r>
      <w:r w:rsidR="00247B6D">
        <w:rPr>
          <w:rFonts w:ascii="Times New Roman" w:eastAsia="Calibri" w:hAnsi="Times New Roman" w:cs="Times New Roman"/>
          <w:sz w:val="24"/>
          <w:szCs w:val="24"/>
        </w:rPr>
        <w:t xml:space="preserve">all parties involved </w:t>
      </w:r>
      <w:r w:rsidR="008915A7">
        <w:rPr>
          <w:rFonts w:ascii="Times New Roman" w:eastAsia="Calibri" w:hAnsi="Times New Roman" w:cs="Times New Roman"/>
          <w:sz w:val="24"/>
          <w:szCs w:val="24"/>
        </w:rPr>
        <w:fldChar w:fldCharType="begin"/>
      </w:r>
      <w:r w:rsidR="008915A7">
        <w:rPr>
          <w:rFonts w:ascii="Times New Roman" w:eastAsia="Calibri" w:hAnsi="Times New Roman" w:cs="Times New Roman"/>
          <w:sz w:val="24"/>
          <w:szCs w:val="24"/>
        </w:rPr>
        <w:instrText xml:space="preserve"> ADDIN ZOTERO_ITEM CSL_CITATION {"citationID":"6wVPmTKE","properties":{"formattedCitation":"(Eremeeva &amp; Khamisovna, 2020)","plainCitation":"(Eremeeva &amp; Khamisovna, 2020)","noteIndex":0},"citationItems":[{"id":80,"uris":["http://zotero.org/users/local/4izCrLGC/items/UA9CZ9IW"],"itemData":{"id":80,"type":"article-journal","abstract":"The article is devoted to the issue of educational interaction and cooperation between teachers and students. The purpose of the study is to show the need for dialogic communication in educational activities, form knowledge, and develop educational cooperation skills, allowing students to take an active position in the educational process to help them adapt to interactive learning. The study's methodological base is the technology of sign-contextual learning, the implementation of which involves the use of active teaching methods. The article gives definitions of the concepts \"communication\", \"dialogic communication\", \"subject\". The principles of dialogic communication are highlighted. Experimental work was carried out in pedagogical classes with students of non-pedagogical specialties. Based on the thesaurus, questions, and tasks of the module, \"Teaching Methods\" were compiled, training was carried out using active methods. Systematic control was achieved by combining different types of work; however, a special role was played by testing, including computer testing. The result of developing communication-dialogue was the emergence of the participants' subjective positions in the dialogue, the formation of their experience of dialogic communication.","container-title":"International Journal of Higher Education","DOI":"10.5430/ijhe.v9n8p46","ISSN":"1927-6052, 1927-6044","issue":"8","journalAbbreviation":"IJHE","language":"en","license":"http://creativecommons.org/licenses/by/4.0","page":"46","source":"DOI.org (Crossref)","title":"Dialogic Communication between Teachers and Students as a Condition for Interaction of Subjects of the Higher School Educational Process","volume":"9","author":[{"family":"Eremeeva","given":"Guzel Rinatovna"},{"family":"Khamisovna","given":"Ismaeva Farida"}],"issued":{"date-parts":[["2020",10,30]]}}}],"schema":"https://github.com/citation-style-language/schema/raw/master/csl-citation.json"} </w:instrText>
      </w:r>
      <w:r w:rsidR="008915A7">
        <w:rPr>
          <w:rFonts w:ascii="Times New Roman" w:eastAsia="Calibri" w:hAnsi="Times New Roman" w:cs="Times New Roman"/>
          <w:sz w:val="24"/>
          <w:szCs w:val="24"/>
        </w:rPr>
        <w:fldChar w:fldCharType="separate"/>
      </w:r>
      <w:r w:rsidR="008915A7" w:rsidRPr="008915A7">
        <w:rPr>
          <w:rFonts w:ascii="Times New Roman" w:hAnsi="Times New Roman" w:cs="Times New Roman"/>
          <w:sz w:val="24"/>
        </w:rPr>
        <w:t>(Eremeeva &amp; Khamisovna, 2020)</w:t>
      </w:r>
      <w:r w:rsidR="008915A7">
        <w:rPr>
          <w:rFonts w:ascii="Times New Roman" w:eastAsia="Calibri" w:hAnsi="Times New Roman" w:cs="Times New Roman"/>
          <w:sz w:val="24"/>
          <w:szCs w:val="24"/>
        </w:rPr>
        <w:fldChar w:fldCharType="end"/>
      </w:r>
      <w:r w:rsidRPr="004D6F4B">
        <w:rPr>
          <w:rFonts w:ascii="Times New Roman" w:eastAsia="Calibri" w:hAnsi="Times New Roman" w:cs="Times New Roman"/>
          <w:sz w:val="24"/>
          <w:szCs w:val="24"/>
        </w:rPr>
        <w:t>. Central to its essence is the elevation of open dialogue, creating an atmosphere conducive to genuine exchange of ideas, emotions, and perspectives (</w:t>
      </w:r>
      <w:proofErr w:type="spellStart"/>
      <w:r w:rsidRPr="004D6F4B">
        <w:rPr>
          <w:rFonts w:ascii="Times New Roman" w:eastAsia="Calibri" w:hAnsi="Times New Roman" w:cs="Times New Roman"/>
          <w:sz w:val="24"/>
          <w:szCs w:val="24"/>
        </w:rPr>
        <w:t>Mkumbata</w:t>
      </w:r>
      <w:proofErr w:type="spellEnd"/>
      <w:r w:rsidRPr="004D6F4B">
        <w:rPr>
          <w:rFonts w:ascii="Times New Roman" w:eastAsia="Calibri" w:hAnsi="Times New Roman" w:cs="Times New Roman"/>
          <w:sz w:val="24"/>
          <w:szCs w:val="24"/>
        </w:rPr>
        <w:t xml:space="preserve"> &amp; </w:t>
      </w:r>
      <w:proofErr w:type="spellStart"/>
      <w:r w:rsidRPr="004D6F4B">
        <w:rPr>
          <w:rFonts w:ascii="Times New Roman" w:eastAsia="Calibri" w:hAnsi="Times New Roman" w:cs="Times New Roman"/>
          <w:sz w:val="24"/>
          <w:szCs w:val="24"/>
        </w:rPr>
        <w:t>Nyangau</w:t>
      </w:r>
      <w:proofErr w:type="spellEnd"/>
      <w:r w:rsidRPr="004D6F4B">
        <w:rPr>
          <w:rFonts w:ascii="Times New Roman" w:eastAsia="Calibri" w:hAnsi="Times New Roman" w:cs="Times New Roman"/>
          <w:sz w:val="24"/>
          <w:szCs w:val="24"/>
        </w:rPr>
        <w:t>, 2022).</w:t>
      </w:r>
    </w:p>
    <w:p w:rsidR="004E669D" w:rsidRPr="004D6F4B" w:rsidRDefault="004E669D" w:rsidP="004E669D">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At its core, dialogical communication champions the practice of active listening, where individuals strive not only to hear but to deeply comprehend the viewpoints and emotions expressed by others</w:t>
      </w:r>
      <w:r w:rsidR="00247B6D">
        <w:rPr>
          <w:rFonts w:ascii="Times New Roman" w:eastAsia="Calibri" w:hAnsi="Times New Roman" w:cs="Times New Roman"/>
          <w:sz w:val="24"/>
          <w:szCs w:val="24"/>
        </w:rPr>
        <w:fldChar w:fldCharType="begin"/>
      </w:r>
      <w:r w:rsidR="00247B6D">
        <w:rPr>
          <w:rFonts w:ascii="Times New Roman" w:eastAsia="Calibri" w:hAnsi="Times New Roman" w:cs="Times New Roman"/>
          <w:sz w:val="24"/>
          <w:szCs w:val="24"/>
        </w:rPr>
        <w:instrText xml:space="preserve"> ADDIN ZOTERO_ITEM CSL_CITATION {"citationID":"q1p9vNNa","properties":{"formattedCitation":"(Mkumbata &amp; Nyangau, 2022)","plainCitation":"(Mkumbata &amp; Nyangau, 2022)","noteIndex":0},"citationItems":[{"id":43,"uris":["http://zotero.org/users/local/4izCrLGC/items/9Z6HR8PV"],"itemData":{"id":43,"type":"article-journal","abstract":"In intention of this paper is to outline Martin Buber’s ontological turning to the other through the development of his dialogical theory. This outline substantiates dialogue as an important element of religious leadership. Dialogue fosters the development of genuine relationships with others and with the world. It is the uncovering and creation of meaning through awareness of what is sacred in us, others, and the world. Buber’s theory provides us with the specific details of the art of turning to the other which can help us navigate our ways into dialogue. Human being must accept the fact of the existence of broken leadership which is caused by human beings themselves. Hence, the solution goes back to human being’s relationship. Since, society is grounded through relationships; therefore, human relationship must be restored to heal the broken religious leadership. I-Thou or subject to subject is the kind of relationship which can restore unity in an organization. The crisis of organization is caused by I-It or subject to object relationship, in which another person is treated as an object, and hence conflicts, mistrust, self-centred are caused to the organization. The peace of an advice which Martin Buber gives to all leaders is that the dignity of human person should be respected by being open to one another and by being treated equally as human being. Therefore, honest and sincere dialogue between man and man is a prerequisite to build an organization or society for the common good.","container-title":"East African Journal of Traditions, Culture and Religion","DOI":"10.37284/eajtcr.5.1.789","ISSN":"2707-5370, 2707-5362","issue":"1","journalAbbreviation":"East Afr. j. trad. cult. relig.","language":"en","license":"http://creativecommons.org/licenses/by/4.0","page":"69-79","source":"DOI.org (Crossref)","title":"The Relevance of Martin Buber’s Theory of Dialogue in Contemporary Religious Organization Leadership in Tanzania","volume":"5","author":[{"family":"Mkumbata","given":"Geoffrey C."},{"family":"Nyangau","given":"Dynesius"}],"issued":{"date-parts":[["2022",8,16]]}}}],"schema":"https://github.com/citation-style-language/schema/raw/master/csl-citation.json"} </w:instrText>
      </w:r>
      <w:r w:rsidR="00247B6D">
        <w:rPr>
          <w:rFonts w:ascii="Times New Roman" w:eastAsia="Calibri" w:hAnsi="Times New Roman" w:cs="Times New Roman"/>
          <w:sz w:val="24"/>
          <w:szCs w:val="24"/>
        </w:rPr>
        <w:fldChar w:fldCharType="separate"/>
      </w:r>
      <w:r w:rsidR="00247B6D" w:rsidRPr="00247B6D">
        <w:rPr>
          <w:rFonts w:ascii="Times New Roman" w:hAnsi="Times New Roman" w:cs="Times New Roman"/>
          <w:sz w:val="24"/>
        </w:rPr>
        <w:t>(Mkumbata &amp; Nyangau, 2022)</w:t>
      </w:r>
      <w:r w:rsidR="00247B6D">
        <w:rPr>
          <w:rFonts w:ascii="Times New Roman" w:eastAsia="Calibri" w:hAnsi="Times New Roman" w:cs="Times New Roman"/>
          <w:sz w:val="24"/>
          <w:szCs w:val="24"/>
        </w:rPr>
        <w:fldChar w:fldCharType="end"/>
      </w:r>
      <w:r w:rsidRPr="004D6F4B">
        <w:rPr>
          <w:rFonts w:ascii="Times New Roman" w:eastAsia="Calibri" w:hAnsi="Times New Roman" w:cs="Times New Roman"/>
          <w:sz w:val="24"/>
          <w:szCs w:val="24"/>
        </w:rPr>
        <w:t>. This dedication to attentive listening serves as a cornerstone for nurturing empathy, fostering trust, and catalyzing collaboration. Moreover, dialogical communication fosters a culture of reciprocal exchange, where every individual's contribution is esteemed and given equal weight</w:t>
      </w:r>
      <w:r w:rsidR="008915A7">
        <w:rPr>
          <w:rFonts w:ascii="Times New Roman" w:eastAsia="Calibri" w:hAnsi="Times New Roman" w:cs="Times New Roman"/>
          <w:sz w:val="24"/>
          <w:szCs w:val="24"/>
        </w:rPr>
        <w:fldChar w:fldCharType="begin"/>
      </w:r>
      <w:r w:rsidR="008915A7">
        <w:rPr>
          <w:rFonts w:ascii="Times New Roman" w:eastAsia="Calibri" w:hAnsi="Times New Roman" w:cs="Times New Roman"/>
          <w:sz w:val="24"/>
          <w:szCs w:val="24"/>
        </w:rPr>
        <w:instrText xml:space="preserve"> ADDIN ZOTERO_ITEM CSL_CITATION {"citationID":"uDIEntcX","properties":{"formattedCitation":"(Innes, 2007)","plainCitation":"(Innes, 2007)","noteIndex":0},"citationItems":[{"id":82,"uris":["http://zotero.org/users/local/4izCrLGC/items/G2JQWS2Q"],"itemData":{"id":82,"type":"article-journal","abstract":"Discourse, especially dialogic communication between students in collaborative problem-solving groups, plays a central role in educational reforms informed by learning science. This study examined the quality of discourse in problem-based learning groups in a university course. The study found a low incidence of high quality dialogue (dialogic communication, elaboration and co-construction of ideas, productive disciplinary discourse) in 12 one-hour planning meetings. The most competent students took leadership in groups and made the majority of the conceptual contributions. Although there was a reasonable amount of time spent connecting theories to cases, there was little time spent in high-level analysis and very few instances of true dialogic discourse. The majority of time was devoted to activities involving organizing, planning and logistics and organizing the presentation. There was very little off-task behavior. Key Words: Classroom Discourse, undergraduate education, learning science.","container-title":"International Journal for the Scholarship of Teaching and Learning","DOI":"10.20429/ijsotl.2007.010104","ISSN":"1931-4744","issue":"1","journalAbbreviation":"ij-sotl","language":"en","source":"DOI.org (Crossref)","title":"Dialogic Communication in Collaborative Problem Solving Groups","URL":"http://digitalcommons.georgiasouthern.edu/ij-sotl/vol1/iss1/4","volume":"1","author":[{"family":"Innes","given":"Robert B."}],"accessed":{"date-parts":[["2025",4,8]]},"issued":{"date-parts":[["2007",1,1]]}}}],"schema":"https://github.com/citation-style-language/schema/raw/master/csl-citation.json"} </w:instrText>
      </w:r>
      <w:r w:rsidR="008915A7">
        <w:rPr>
          <w:rFonts w:ascii="Times New Roman" w:eastAsia="Calibri" w:hAnsi="Times New Roman" w:cs="Times New Roman"/>
          <w:sz w:val="24"/>
          <w:szCs w:val="24"/>
        </w:rPr>
        <w:fldChar w:fldCharType="separate"/>
      </w:r>
      <w:r w:rsidR="008915A7" w:rsidRPr="008915A7">
        <w:rPr>
          <w:rFonts w:ascii="Times New Roman" w:hAnsi="Times New Roman" w:cs="Times New Roman"/>
          <w:sz w:val="24"/>
        </w:rPr>
        <w:t>(Innes, 2007)</w:t>
      </w:r>
      <w:r w:rsidR="008915A7">
        <w:rPr>
          <w:rFonts w:ascii="Times New Roman" w:eastAsia="Calibri" w:hAnsi="Times New Roman" w:cs="Times New Roman"/>
          <w:sz w:val="24"/>
          <w:szCs w:val="24"/>
        </w:rPr>
        <w:fldChar w:fldCharType="end"/>
      </w:r>
      <w:r w:rsidRPr="004D6F4B">
        <w:rPr>
          <w:rFonts w:ascii="Times New Roman" w:eastAsia="Calibri" w:hAnsi="Times New Roman" w:cs="Times New Roman"/>
          <w:sz w:val="24"/>
          <w:szCs w:val="24"/>
        </w:rPr>
        <w:t>. This egalitarian ethos promotes inclusivity and emboldens individuals to articulate their thoughts freely, free from the fear of judgment or dismissal.</w:t>
      </w:r>
    </w:p>
    <w:p w:rsidR="0093065F" w:rsidRDefault="004E669D" w:rsidP="0093065F">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 xml:space="preserve">Furthermore, within the framework of dialogical communication, mutual respect reigns supreme, underpinning the </w:t>
      </w:r>
      <w:r>
        <w:rPr>
          <w:rFonts w:ascii="Times New Roman" w:eastAsia="Calibri" w:hAnsi="Times New Roman" w:cs="Times New Roman"/>
          <w:sz w:val="24"/>
          <w:szCs w:val="24"/>
        </w:rPr>
        <w:t>acknowledgement</w:t>
      </w:r>
      <w:r w:rsidRPr="004D6F4B">
        <w:rPr>
          <w:rFonts w:ascii="Times New Roman" w:eastAsia="Calibri" w:hAnsi="Times New Roman" w:cs="Times New Roman"/>
          <w:sz w:val="24"/>
          <w:szCs w:val="24"/>
        </w:rPr>
        <w:t xml:space="preserve"> of each participant's inherent dignity and value</w:t>
      </w:r>
      <w:r w:rsidR="008915A7">
        <w:rPr>
          <w:rFonts w:ascii="Times New Roman" w:eastAsia="Calibri" w:hAnsi="Times New Roman" w:cs="Times New Roman"/>
          <w:sz w:val="24"/>
          <w:szCs w:val="24"/>
        </w:rPr>
        <w:fldChar w:fldCharType="begin"/>
      </w:r>
      <w:r w:rsidR="008915A7">
        <w:rPr>
          <w:rFonts w:ascii="Times New Roman" w:eastAsia="Calibri" w:hAnsi="Times New Roman" w:cs="Times New Roman"/>
          <w:sz w:val="24"/>
          <w:szCs w:val="24"/>
        </w:rPr>
        <w:instrText xml:space="preserve"> ADDIN ZOTERO_ITEM CSL_CITATION {"citationID":"6jjKPekz","properties":{"formattedCitation":"(Eremeeva &amp; Khamisovna, 2020; Innes, 2007; MacNeilley et al., 1998)","plainCitation":"(Eremeeva &amp; Khamisovna, 2020; Innes, 2007; MacNeilley et al., 1998)","noteIndex":0},"citationItems":[{"id":80,"uris":["http://zotero.org/users/local/4izCrLGC/items/UA9CZ9IW"],"itemData":{"id":80,"type":"article-journal","abstract":"The article is devoted to the issue of educational interaction and cooperation between teachers and students. The purpose of the study is to show the need for dialogic communication in educational activities, form knowledge, and develop educational cooperation skills, allowing students to take an active position in the educational process to help them adapt to interactive learning. The study's methodological base is the technology of sign-contextual learning, the implementation of which involves the use of active teaching methods. The article gives definitions of the concepts \"communication\", \"dialogic communication\", \"subject\". The principles of dialogic communication are highlighted. Experimental work was carried out in pedagogical classes with students of non-pedagogical specialties. Based on the thesaurus, questions, and tasks of the module, \"Teaching Methods\" were compiled, training was carried out using active methods. Systematic control was achieved by combining different types of work; however, a special role was played by testing, including computer testing. The result of developing communication-dialogue was the emergence of the participants' subjective positions in the dialogue, the formation of their experience of dialogic communication.","container-title":"International Journal of Higher Education","DOI":"10.5430/ijhe.v9n8p46","ISSN":"1927-6052, 1927-6044","issue":"8","journalAbbreviation":"IJHE","language":"en","license":"http://creativecommons.org/licenses/by/4.0","page":"46","source":"DOI.org (Crossref)","title":"Dialogic Communication between Teachers and Students as a Condition for Interaction of Subjects of the Higher School Educational Process","volume":"9","author":[{"family":"Eremeeva","given":"Guzel Rinatovna"},{"family":"Khamisovna","given":"Ismaeva Farida"}],"issued":{"date-parts":[["2020",10,30]]}}},{"id":82,"uris":["http://zotero.org/users/local/4izCrLGC/items/G2JQWS2Q"],"itemData":{"id":82,"type":"article-journal","abstract":"Discourse, especially dialogic communication between students in collaborative problem-solving groups, plays a central role in educational reforms informed by learning science. This study examined the quality of discourse in problem-based learning groups in a university course. The study found a low incidence of high quality dialogue (dialogic communication, elaboration and co-construction of ideas, productive disciplinary discourse) in 12 one-hour planning meetings. The most competent students took leadership in groups and made the majority of the conceptual contributions. Although there was a reasonable amount of time spent connecting theories to cases, there was little time spent in high-level analysis and very few instances of true dialogic discourse. The majority of time was devoted to activities involving organizing, planning and logistics and organizing the presentation. There was very little off-task behavior. Key Words: Classroom Discourse, undergraduate education, learning science.","container-title":"International Journal for the Scholarship of Teaching and Learning","DOI":"10.20429/ijsotl.2007.010104","ISSN":"1931-4744","issue":"1","journalAbbreviation":"ij-sotl","language":"en","source":"DOI.org (Crossref)","title":"Dialogic Communication in Collaborative Problem Solving Groups","URL":"http://digitalcommons.georgiasouthern.edu/ij-sotl/vol1/iss1/4","volume":"1","author":[{"family":"Innes","given":"Robert B."}],"accessed":{"date-parts":[["2025",4,8]]},"issued":{"date-parts":[["2007",1,1]]}}},{"id":28,"uris":["http://zotero.org/users/local/4izCrLGC/items/2NFH8TA7"],"itemData":{"id":28,"type":"article-journal","container-title":"Language","DOI":"10.2307/417942","ISSN":"00978507","issue":"2","journalAbbreviation":"Language","language":"en","page":"444","source":"DOI.org (Crossref)","title":"Opening Dialogue: Understanding the Dynamics of Language and Learning in the English Classroom","title-short":"Opening Dialogue","volume":"74","author":[{"family":"MacNeilley","given":"Lisa H."},{"family":"Nystrand","given":"Martin"},{"family":"Gamoran","given":"Adam"},{"family":"Kachur","given":"Robert"},{"family":"Prendergast","given":"Catherine"}],"issued":{"date-parts":[["1998",6]]}}}],"schema":"https://github.com/citation-style-language/schema/raw/master/csl-citation.json"} </w:instrText>
      </w:r>
      <w:r w:rsidR="008915A7">
        <w:rPr>
          <w:rFonts w:ascii="Times New Roman" w:eastAsia="Calibri" w:hAnsi="Times New Roman" w:cs="Times New Roman"/>
          <w:sz w:val="24"/>
          <w:szCs w:val="24"/>
        </w:rPr>
        <w:fldChar w:fldCharType="separate"/>
      </w:r>
      <w:r w:rsidR="008915A7" w:rsidRPr="008915A7">
        <w:rPr>
          <w:rFonts w:ascii="Times New Roman" w:hAnsi="Times New Roman" w:cs="Times New Roman"/>
          <w:sz w:val="24"/>
        </w:rPr>
        <w:t>(Eremeeva &amp; Khamisovna, 2020; Innes, 2007; MacNeilley et al., 1998)</w:t>
      </w:r>
      <w:r w:rsidR="008915A7">
        <w:rPr>
          <w:rFonts w:ascii="Times New Roman" w:eastAsia="Calibri" w:hAnsi="Times New Roman" w:cs="Times New Roman"/>
          <w:sz w:val="24"/>
          <w:szCs w:val="24"/>
        </w:rPr>
        <w:fldChar w:fldCharType="end"/>
      </w:r>
      <w:r w:rsidRPr="004D6F4B">
        <w:rPr>
          <w:rFonts w:ascii="Times New Roman" w:eastAsia="Calibri" w:hAnsi="Times New Roman" w:cs="Times New Roman"/>
          <w:sz w:val="24"/>
          <w:szCs w:val="24"/>
        </w:rPr>
        <w:t xml:space="preserve">. By upholding respect as a cardinal principle, individuals are inspired to partake in constructive dialogue aimed at bridging divides and nurturing mutual understanding. </w:t>
      </w:r>
      <w:bookmarkStart w:id="2" w:name="_Toc191581251"/>
    </w:p>
    <w:p w:rsidR="003267F8" w:rsidRPr="003267F8" w:rsidRDefault="003267F8" w:rsidP="003267F8">
      <w:pPr>
        <w:spacing w:before="100" w:beforeAutospacing="1" w:after="100" w:afterAutospacing="1" w:line="240" w:lineRule="auto"/>
        <w:rPr>
          <w:rFonts w:ascii="Times New Roman" w:eastAsia="Times New Roman" w:hAnsi="Times New Roman" w:cs="Times New Roman"/>
          <w:b/>
          <w:sz w:val="24"/>
          <w:szCs w:val="24"/>
        </w:rPr>
      </w:pPr>
      <w:r w:rsidRPr="003267F8">
        <w:rPr>
          <w:rFonts w:ascii="Times New Roman" w:eastAsia="Times New Roman" w:hAnsi="Times New Roman" w:cs="Times New Roman"/>
          <w:b/>
          <w:sz w:val="24"/>
          <w:szCs w:val="24"/>
        </w:rPr>
        <w:t>Martin Buber's theory of dialogue</w:t>
      </w:r>
    </w:p>
    <w:p w:rsidR="003267F8" w:rsidRPr="003267F8" w:rsidRDefault="00E231DE" w:rsidP="00E231DE">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urrent study draws from </w:t>
      </w:r>
      <w:r w:rsidR="003267F8" w:rsidRPr="003267F8">
        <w:rPr>
          <w:rFonts w:ascii="Times New Roman" w:eastAsia="Times New Roman" w:hAnsi="Times New Roman" w:cs="Times New Roman"/>
          <w:sz w:val="24"/>
          <w:szCs w:val="24"/>
        </w:rPr>
        <w:t>Martin Buber's theory of dialogue, articulated in his seminal 1923 work "I and Thou," highlights the concept of the "I-Thou" relationship as a profound approach to</w:t>
      </w:r>
      <w:r w:rsidR="008915A7">
        <w:rPr>
          <w:rFonts w:ascii="Times New Roman" w:eastAsia="Times New Roman" w:hAnsi="Times New Roman" w:cs="Times New Roman"/>
          <w:sz w:val="24"/>
          <w:szCs w:val="24"/>
        </w:rPr>
        <w:t xml:space="preserve"> human interaction</w:t>
      </w:r>
      <w:r w:rsidR="00E76AE9">
        <w:rPr>
          <w:rFonts w:ascii="Times New Roman" w:eastAsia="Times New Roman" w:hAnsi="Times New Roman" w:cs="Times New Roman"/>
          <w:sz w:val="24"/>
          <w:szCs w:val="24"/>
        </w:rPr>
        <w:fldChar w:fldCharType="begin"/>
      </w:r>
      <w:r w:rsidR="00E76AE9">
        <w:rPr>
          <w:rFonts w:ascii="Times New Roman" w:eastAsia="Times New Roman" w:hAnsi="Times New Roman" w:cs="Times New Roman"/>
          <w:sz w:val="24"/>
          <w:szCs w:val="24"/>
        </w:rPr>
        <w:instrText xml:space="preserve"> ADDIN ZOTERO_ITEM CSL_CITATION {"citationID":"BGSuBQwu","properties":{"formattedCitation":"(Mkumbata &amp; Nyangau, 2022; Pauly, 2022)","plainCitation":"(Mkumbata &amp; Nyangau, 2022; Pauly, 2022)","noteIndex":0},"citationItems":[{"id":43,"uris":["http://zotero.org/users/local/4izCrLGC/items/9Z6HR8PV"],"itemData":{"id":43,"type":"article-journal","abstract":"In intention of this paper is to outline Martin Buber’s ontological turning to the other through the development of his dialogical theory. This outline substantiates dialogue as an important element of religious leadership. Dialogue fosters the development of genuine relationships with others and with the world. It is the uncovering and creation of meaning through awareness of what is sacred in us, others, and the world. Buber’s theory provides us with the specific details of the art of turning to the other which can help us navigate our ways into dialogue. Human being must accept the fact of the existence of broken leadership which is caused by human beings themselves. Hence, the solution goes back to human being’s relationship. Since, society is grounded through relationships; therefore, human relationship must be restored to heal the broken religious leadership. I-Thou or subject to subject is the kind of relationship which can restore unity in an organization. The crisis of organization is caused by I-It or subject to object relationship, in which another person is treated as an object, and hence conflicts, mistrust, self-centred are caused to the organization. The peace of an advice which Martin Buber gives to all leaders is that the dignity of human person should be respected by being open to one another and by being treated equally as human being. Therefore, honest and sincere dialogue between man and man is a prerequisite to build an organization or society for the common good.","container-title":"East African Journal of Traditions, Culture and Religion","DOI":"10.37284/eajtcr.5.1.789","ISSN":"2707-5370, 2707-5362","issue":"1","journalAbbreviation":"East Afr. j. trad. cult. relig.","language":"en","license":"http://creativecommons.org/licenses/by/4.0","page":"69-79","source":"DOI.org (Crossref)","title":"The Relevance of Martin Buber’s Theory of Dialogue in Contemporary Religious Organization Leadership in Tanzania","volume":"5","author":[{"family":"Mkumbata","given":"Geoffrey C."},{"family":"Nyangau","given":"Dynesius"}],"issued":{"date-parts":[["2022",8,16]]}}},{"id":92,"uris":["http://zotero.org/users/local/4izCrLGC/items/AJF95UVQ"],"itemData":{"id":92,"type":"article-journal","abstract":"Societal polarization has given rise to opposing groups that fight each other as enemies and that have very different ideas about what should be done and about what is the case. This article investigates what tools there are in the philosophy of Martin Buber to address this societal polarization. Buber’s notion of community, the relationship between means and ends, his opposition to the political principle, the notion of an I-Thou dialogue and his conception of truth are presented as relevant for overcoming societal polarization. The article also presents the case of Daryl Davis as manifesting some of these Buberian principles.","container-title":"Philosophy &amp; Social Criticism","DOI":"10.1177/01914537211017571","ISSN":"0191-4537, 1461-734X","issue":"3","journalAbbreviation":"Philosophy &amp; Social Criticism","language":"en","page":"437-456","source":"DOI.org (Crossref)","title":"Beyond the political principle: Applying Martin Buber’s philosophy to societal polarization","title-short":"Beyond the political principle","volume":"48","author":[{"family":"Pauly","given":"Marc"}],"issued":{"date-parts":[["2022",3]]}}}],"schema":"https://github.com/citation-style-language/schema/raw/master/csl-citation.json"} </w:instrText>
      </w:r>
      <w:r w:rsidR="00E76AE9">
        <w:rPr>
          <w:rFonts w:ascii="Times New Roman" w:eastAsia="Times New Roman" w:hAnsi="Times New Roman" w:cs="Times New Roman"/>
          <w:sz w:val="24"/>
          <w:szCs w:val="24"/>
        </w:rPr>
        <w:fldChar w:fldCharType="separate"/>
      </w:r>
      <w:r w:rsidR="00E76AE9" w:rsidRPr="00E76AE9">
        <w:rPr>
          <w:rFonts w:ascii="Times New Roman" w:hAnsi="Times New Roman" w:cs="Times New Roman"/>
          <w:sz w:val="24"/>
        </w:rPr>
        <w:t>(Mkumbata &amp; Nyangau, 2022; Pauly, 2022)</w:t>
      </w:r>
      <w:r w:rsidR="00E76AE9">
        <w:rPr>
          <w:rFonts w:ascii="Times New Roman" w:eastAsia="Times New Roman" w:hAnsi="Times New Roman" w:cs="Times New Roman"/>
          <w:sz w:val="24"/>
          <w:szCs w:val="24"/>
        </w:rPr>
        <w:fldChar w:fldCharType="end"/>
      </w:r>
      <w:r w:rsidR="003267F8" w:rsidRPr="003267F8">
        <w:rPr>
          <w:rFonts w:ascii="Times New Roman" w:eastAsia="Times New Roman" w:hAnsi="Times New Roman" w:cs="Times New Roman"/>
          <w:sz w:val="24"/>
          <w:szCs w:val="24"/>
        </w:rPr>
        <w:t xml:space="preserve">. This relationship contrasts sharply with the "I-It" relationship, where individuals are perceived as objects. Instead, the "I-Thou" relationship involves recognizing and engaging with others fully, seeing them as complete beings </w:t>
      </w:r>
      <w:r w:rsidR="003267F8" w:rsidRPr="003267F8">
        <w:rPr>
          <w:rFonts w:ascii="Times New Roman" w:eastAsia="Times New Roman" w:hAnsi="Times New Roman" w:cs="Times New Roman"/>
          <w:sz w:val="24"/>
          <w:szCs w:val="24"/>
        </w:rPr>
        <w:lastRenderedPageBreak/>
        <w:t>with unique experiences and perspectives. Such interactions are characterized by genuine dialogue, mutual respect, and deep understanding</w:t>
      </w:r>
      <w:r w:rsidR="00E76AE9">
        <w:rPr>
          <w:rFonts w:ascii="Times New Roman" w:eastAsia="Times New Roman" w:hAnsi="Times New Roman" w:cs="Times New Roman"/>
          <w:sz w:val="24"/>
          <w:szCs w:val="24"/>
        </w:rPr>
        <w:fldChar w:fldCharType="begin"/>
      </w:r>
      <w:r w:rsidR="00E76AE9">
        <w:rPr>
          <w:rFonts w:ascii="Times New Roman" w:eastAsia="Times New Roman" w:hAnsi="Times New Roman" w:cs="Times New Roman"/>
          <w:sz w:val="24"/>
          <w:szCs w:val="24"/>
        </w:rPr>
        <w:instrText xml:space="preserve"> ADDIN ZOTERO_ITEM CSL_CITATION {"citationID":"LXrP3VwU","properties":{"formattedCitation":"(Mkumbata &amp; Nyangau, 2022; Pauly, 2022)","plainCitation":"(Mkumbata &amp; Nyangau, 2022; Pauly, 2022)","noteIndex":0},"citationItems":[{"id":43,"uris":["http://zotero.org/users/local/4izCrLGC/items/9Z6HR8PV"],"itemData":{"id":43,"type":"article-journal","abstract":"In intention of this paper is to outline Martin Buber’s ontological turning to the other through the development of his dialogical theory. This outline substantiates dialogue as an important element of religious leadership. Dialogue fosters the development of genuine relationships with others and with the world. It is the uncovering and creation of meaning through awareness of what is sacred in us, others, and the world. Buber’s theory provides us with the specific details of the art of turning to the other which can help us navigate our ways into dialogue. Human being must accept the fact of the existence of broken leadership which is caused by human beings themselves. Hence, the solution goes back to human being’s relationship. Since, society is grounded through relationships; therefore, human relationship must be restored to heal the broken religious leadership. I-Thou or subject to subject is the kind of relationship which can restore unity in an organization. The crisis of organization is caused by I-It or subject to object relationship, in which another person is treated as an object, and hence conflicts, mistrust, self-centred are caused to the organization. The peace of an advice which Martin Buber gives to all leaders is that the dignity of human person should be respected by being open to one another and by being treated equally as human being. Therefore, honest and sincere dialogue between man and man is a prerequisite to build an organization or society for the common good.","container-title":"East African Journal of Traditions, Culture and Religion","DOI":"10.37284/eajtcr.5.1.789","ISSN":"2707-5370, 2707-5362","issue":"1","journalAbbreviation":"East Afr. j. trad. cult. relig.","language":"en","license":"http://creativecommons.org/licenses/by/4.0","page":"69-79","source":"DOI.org (Crossref)","title":"The Relevance of Martin Buber’s Theory of Dialogue in Contemporary Religious Organization Leadership in Tanzania","volume":"5","author":[{"family":"Mkumbata","given":"Geoffrey C."},{"family":"Nyangau","given":"Dynesius"}],"issued":{"date-parts":[["2022",8,16]]}}},{"id":92,"uris":["http://zotero.org/users/local/4izCrLGC/items/AJF95UVQ"],"itemData":{"id":92,"type":"article-journal","abstract":"Societal polarization has given rise to opposing groups that fight each other as enemies and that have very different ideas about what should be done and about what is the case. This article investigates what tools there are in the philosophy of Martin Buber to address this societal polarization. Buber’s notion of community, the relationship between means and ends, his opposition to the political principle, the notion of an I-Thou dialogue and his conception of truth are presented as relevant for overcoming societal polarization. The article also presents the case of Daryl Davis as manifesting some of these Buberian principles.","container-title":"Philosophy &amp; Social Criticism","DOI":"10.1177/01914537211017571","ISSN":"0191-4537, 1461-734X","issue":"3","journalAbbreviation":"Philosophy &amp; Social Criticism","language":"en","page":"437-456","source":"DOI.org (Crossref)","title":"Beyond the political principle: Applying Martin Buber’s philosophy to societal polarization","title-short":"Beyond the political principle","volume":"48","author":[{"family":"Pauly","given":"Marc"}],"issued":{"date-parts":[["2022",3]]}}}],"schema":"https://github.com/citation-style-language/schema/raw/master/csl-citation.json"} </w:instrText>
      </w:r>
      <w:r w:rsidR="00E76AE9">
        <w:rPr>
          <w:rFonts w:ascii="Times New Roman" w:eastAsia="Times New Roman" w:hAnsi="Times New Roman" w:cs="Times New Roman"/>
          <w:sz w:val="24"/>
          <w:szCs w:val="24"/>
        </w:rPr>
        <w:fldChar w:fldCharType="separate"/>
      </w:r>
      <w:r w:rsidR="00E76AE9" w:rsidRPr="00E76AE9">
        <w:rPr>
          <w:rFonts w:ascii="Times New Roman" w:hAnsi="Times New Roman" w:cs="Times New Roman"/>
          <w:sz w:val="24"/>
        </w:rPr>
        <w:t>(Mkumbata &amp; Nyangau, 2022; Pauly, 2022)</w:t>
      </w:r>
      <w:r w:rsidR="00E76AE9">
        <w:rPr>
          <w:rFonts w:ascii="Times New Roman" w:eastAsia="Times New Roman" w:hAnsi="Times New Roman" w:cs="Times New Roman"/>
          <w:sz w:val="24"/>
          <w:szCs w:val="24"/>
        </w:rPr>
        <w:fldChar w:fldCharType="end"/>
      </w:r>
      <w:r w:rsidR="003267F8" w:rsidRPr="003267F8">
        <w:rPr>
          <w:rFonts w:ascii="Times New Roman" w:eastAsia="Times New Roman" w:hAnsi="Times New Roman" w:cs="Times New Roman"/>
          <w:sz w:val="24"/>
          <w:szCs w:val="24"/>
        </w:rPr>
        <w:t>.</w:t>
      </w:r>
    </w:p>
    <w:p w:rsidR="003267F8" w:rsidRPr="003267F8" w:rsidRDefault="003267F8" w:rsidP="00E231DE">
      <w:pPr>
        <w:spacing w:before="100" w:beforeAutospacing="1" w:after="100" w:afterAutospacing="1" w:line="480" w:lineRule="auto"/>
        <w:jc w:val="both"/>
        <w:rPr>
          <w:rFonts w:ascii="Times New Roman" w:eastAsia="Times New Roman" w:hAnsi="Times New Roman" w:cs="Times New Roman"/>
          <w:sz w:val="24"/>
          <w:szCs w:val="24"/>
        </w:rPr>
      </w:pPr>
      <w:r w:rsidRPr="003267F8">
        <w:rPr>
          <w:rFonts w:ascii="Times New Roman" w:eastAsia="Times New Roman" w:hAnsi="Times New Roman" w:cs="Times New Roman"/>
          <w:sz w:val="24"/>
          <w:szCs w:val="24"/>
        </w:rPr>
        <w:t>Buber posits that "I-Thou" relationships are inherently non-transactional, arising from direct, personal encounters in which both parties are entirely present and open, free from preconceived goals or ideas. This allows for a connection that fully acknowledges each person as a whole, not merely as</w:t>
      </w:r>
      <w:r w:rsidR="00E76AE9">
        <w:rPr>
          <w:rFonts w:ascii="Times New Roman" w:eastAsia="Times New Roman" w:hAnsi="Times New Roman" w:cs="Times New Roman"/>
          <w:sz w:val="24"/>
          <w:szCs w:val="24"/>
        </w:rPr>
        <w:t xml:space="preserve"> a means to an end</w:t>
      </w:r>
      <w:r w:rsidR="00E76AE9">
        <w:rPr>
          <w:rFonts w:ascii="Times New Roman" w:eastAsia="Times New Roman" w:hAnsi="Times New Roman" w:cs="Times New Roman"/>
          <w:sz w:val="24"/>
          <w:szCs w:val="24"/>
        </w:rPr>
        <w:fldChar w:fldCharType="begin"/>
      </w:r>
      <w:r w:rsidR="00E76AE9">
        <w:rPr>
          <w:rFonts w:ascii="Times New Roman" w:eastAsia="Times New Roman" w:hAnsi="Times New Roman" w:cs="Times New Roman"/>
          <w:sz w:val="24"/>
          <w:szCs w:val="24"/>
        </w:rPr>
        <w:instrText xml:space="preserve"> ADDIN ZOTERO_ITEM CSL_CITATION {"citationID":"nz51yvbf","properties":{"formattedCitation":"(Calandria, 2025)","plainCitation":"(Calandria, 2025)","noteIndex":0},"citationItems":[{"id":90,"uris":["http://zotero.org/users/local/4izCrLGC/items/5T3GXQQT"],"itemData":{"id":90,"type":"article-journal","abstract":"Care coordination among patients with mental illness can be challenging if not extremely draining and difficult because of the intellectual, social limitations, educational and emotional fragility of the population that healthcare providers must navigate during the care encounter. Both therapeutic and care coordination processes “requires some steady conception of the fully human.” That a successful care coordination needs to have a good understanding of what is meant to be a human person. This is exactly what Buber’s theory of the human person “offers and why his work has proven so valuable to clinicians.” Custodialism has been popular and was considered as the norm for quite some time during the delivery process within the behavioral health units. However, this approach resulted in depersonalization of patients and has encouraged dependency and powerlessness. Today, the new care coordination model calls for the transformation of behavioral units into therapeutic community wherein “the person-to-person encounter is enhanced and sustained through a revitalized institutional environment.” The “I- Thou” theory of Buber presents a scientific and sociological approach that has a deeper implication in clinical practice with greater emphasis on care and rehabilitation rather than control and custody in psychiatric medical treatment.","container-title":"SSRN Electronic Journal","DOI":"10.2139/ssrn.5122526","ISSN":"1556-5068","journalAbbreviation":"SSRN Journal","language":"en","source":"DOI.org (Crossref)","title":"Understanding Martin Buber's \"I-Thou\" Theory in the Care Coordination of Patients with Mental Illness","URL":"https://www.ssrn.com/abstract=5122526","author":[{"family":"Calandria","given":"Rene"}],"accessed":{"date-parts":[["2025",4,8]]},"issued":{"date-parts":[["2025"]]}}}],"schema":"https://github.com/citation-style-language/schema/raw/master/csl-citation.json"} </w:instrText>
      </w:r>
      <w:r w:rsidR="00E76AE9">
        <w:rPr>
          <w:rFonts w:ascii="Times New Roman" w:eastAsia="Times New Roman" w:hAnsi="Times New Roman" w:cs="Times New Roman"/>
          <w:sz w:val="24"/>
          <w:szCs w:val="24"/>
        </w:rPr>
        <w:fldChar w:fldCharType="separate"/>
      </w:r>
      <w:r w:rsidR="00E76AE9" w:rsidRPr="00E76AE9">
        <w:rPr>
          <w:rFonts w:ascii="Times New Roman" w:hAnsi="Times New Roman" w:cs="Times New Roman"/>
          <w:sz w:val="24"/>
        </w:rPr>
        <w:t>(Calandria, 2025)</w:t>
      </w:r>
      <w:r w:rsidR="00E76AE9">
        <w:rPr>
          <w:rFonts w:ascii="Times New Roman" w:eastAsia="Times New Roman" w:hAnsi="Times New Roman" w:cs="Times New Roman"/>
          <w:sz w:val="24"/>
          <w:szCs w:val="24"/>
        </w:rPr>
        <w:fldChar w:fldCharType="end"/>
      </w:r>
      <w:r w:rsidRPr="003267F8">
        <w:rPr>
          <w:rFonts w:ascii="Times New Roman" w:eastAsia="Times New Roman" w:hAnsi="Times New Roman" w:cs="Times New Roman"/>
          <w:sz w:val="24"/>
          <w:szCs w:val="24"/>
        </w:rPr>
        <w:t>. This philosophical framework has significant implications for transformational leadership, suggesting that effective leaders should engage with their team members by fostering an environment of openness and mutual respect.</w:t>
      </w:r>
    </w:p>
    <w:p w:rsidR="006F0C3F" w:rsidRPr="00E231DE" w:rsidRDefault="003267F8" w:rsidP="00E231DE">
      <w:pPr>
        <w:spacing w:before="100" w:beforeAutospacing="1" w:after="100" w:afterAutospacing="1" w:line="480" w:lineRule="auto"/>
        <w:jc w:val="both"/>
        <w:rPr>
          <w:rFonts w:ascii="Times New Roman" w:eastAsia="Times New Roman" w:hAnsi="Times New Roman" w:cs="Times New Roman"/>
          <w:sz w:val="24"/>
          <w:szCs w:val="24"/>
        </w:rPr>
      </w:pPr>
      <w:r w:rsidRPr="003267F8">
        <w:rPr>
          <w:rFonts w:ascii="Times New Roman" w:eastAsia="Times New Roman" w:hAnsi="Times New Roman" w:cs="Times New Roman"/>
          <w:sz w:val="24"/>
          <w:szCs w:val="24"/>
        </w:rPr>
        <w:t xml:space="preserve">In the realm of transformational leadership, Buber’s theory promotes a style of leadership that is centered </w:t>
      </w:r>
      <w:r w:rsidR="00E231DE" w:rsidRPr="003267F8">
        <w:rPr>
          <w:rFonts w:ascii="Times New Roman" w:eastAsia="Times New Roman" w:hAnsi="Times New Roman" w:cs="Times New Roman"/>
          <w:sz w:val="24"/>
          <w:szCs w:val="24"/>
        </w:rPr>
        <w:t>on</w:t>
      </w:r>
      <w:r w:rsidRPr="003267F8">
        <w:rPr>
          <w:rFonts w:ascii="Times New Roman" w:eastAsia="Times New Roman" w:hAnsi="Times New Roman" w:cs="Times New Roman"/>
          <w:sz w:val="24"/>
          <w:szCs w:val="24"/>
        </w:rPr>
        <w:t xml:space="preserve"> authentic communication and deep, meaningful relationships. Leaders who adopt this dialogical approach are likely to be more successful in inspiring and motivating their teams, facilitating an atmosphere where innovation an</w:t>
      </w:r>
      <w:r w:rsidR="00E76AE9">
        <w:rPr>
          <w:rFonts w:ascii="Times New Roman" w:eastAsia="Times New Roman" w:hAnsi="Times New Roman" w:cs="Times New Roman"/>
          <w:sz w:val="24"/>
          <w:szCs w:val="24"/>
        </w:rPr>
        <w:t>d creativity can flourish</w:t>
      </w:r>
      <w:r w:rsidR="00E76AE9">
        <w:rPr>
          <w:rFonts w:ascii="Times New Roman" w:eastAsia="Times New Roman" w:hAnsi="Times New Roman" w:cs="Times New Roman"/>
          <w:sz w:val="24"/>
          <w:szCs w:val="24"/>
        </w:rPr>
        <w:fldChar w:fldCharType="begin"/>
      </w:r>
      <w:r w:rsidR="00E76AE9">
        <w:rPr>
          <w:rFonts w:ascii="Times New Roman" w:eastAsia="Times New Roman" w:hAnsi="Times New Roman" w:cs="Times New Roman"/>
          <w:sz w:val="24"/>
          <w:szCs w:val="24"/>
        </w:rPr>
        <w:instrText xml:space="preserve"> ADDIN ZOTERO_ITEM CSL_CITATION {"citationID":"sdaLMh3G","properties":{"formattedCitation":"(Pauly, 2022)","plainCitation":"(Pauly, 2022)","noteIndex":0},"citationItems":[{"id":92,"uris":["http://zotero.org/users/local/4izCrLGC/items/AJF95UVQ"],"itemData":{"id":92,"type":"article-journal","abstract":"Societal polarization has given rise to opposing groups that fight each other as enemies and that have very different ideas about what should be done and about what is the case. This article investigates what tools there are in the philosophy of Martin Buber to address this societal polarization. Buber’s notion of community, the relationship between means and ends, his opposition to the political principle, the notion of an I-Thou dialogue and his conception of truth are presented as relevant for overcoming societal polarization. The article also presents the case of Daryl Davis as manifesting some of these Buberian principles.","container-title":"Philosophy &amp; Social Criticism","DOI":"10.1177/01914537211017571","ISSN":"0191-4537, 1461-734X","issue":"3","journalAbbreviation":"Philosophy &amp; Social Criticism","language":"en","page":"437-456","source":"DOI.org (Crossref)","title":"Beyond the political principle: Applying Martin Buber’s philosophy to societal polarization","title-short":"Beyond the political principle","volume":"48","author":[{"family":"Pauly","given":"Marc"}],"issued":{"date-parts":[["2022",3]]}}}],"schema":"https://github.com/citation-style-language/schema/raw/master/csl-citation.json"} </w:instrText>
      </w:r>
      <w:r w:rsidR="00E76AE9">
        <w:rPr>
          <w:rFonts w:ascii="Times New Roman" w:eastAsia="Times New Roman" w:hAnsi="Times New Roman" w:cs="Times New Roman"/>
          <w:sz w:val="24"/>
          <w:szCs w:val="24"/>
        </w:rPr>
        <w:fldChar w:fldCharType="separate"/>
      </w:r>
      <w:r w:rsidR="00E76AE9" w:rsidRPr="00E76AE9">
        <w:rPr>
          <w:rFonts w:ascii="Times New Roman" w:hAnsi="Times New Roman" w:cs="Times New Roman"/>
          <w:sz w:val="24"/>
        </w:rPr>
        <w:t>(Pauly, 2022)</w:t>
      </w:r>
      <w:r w:rsidR="00E76AE9">
        <w:rPr>
          <w:rFonts w:ascii="Times New Roman" w:eastAsia="Times New Roman" w:hAnsi="Times New Roman" w:cs="Times New Roman"/>
          <w:sz w:val="24"/>
          <w:szCs w:val="24"/>
        </w:rPr>
        <w:fldChar w:fldCharType="end"/>
      </w:r>
      <w:r w:rsidRPr="003267F8">
        <w:rPr>
          <w:rFonts w:ascii="Times New Roman" w:eastAsia="Times New Roman" w:hAnsi="Times New Roman" w:cs="Times New Roman"/>
          <w:sz w:val="24"/>
          <w:szCs w:val="24"/>
        </w:rPr>
        <w:t>. By implementing "I-Thou" relationships, leaders can transform their interactions into powerful tools for organizational development and change, enhancing their effectiveness and the overall cohesion and productivity of their teams</w:t>
      </w:r>
      <w:r w:rsidR="00E76AE9">
        <w:rPr>
          <w:rFonts w:ascii="Times New Roman" w:eastAsia="Times New Roman" w:hAnsi="Times New Roman" w:cs="Times New Roman"/>
          <w:sz w:val="24"/>
          <w:szCs w:val="24"/>
        </w:rPr>
        <w:fldChar w:fldCharType="begin"/>
      </w:r>
      <w:r w:rsidR="00E76AE9">
        <w:rPr>
          <w:rFonts w:ascii="Times New Roman" w:eastAsia="Times New Roman" w:hAnsi="Times New Roman" w:cs="Times New Roman"/>
          <w:sz w:val="24"/>
          <w:szCs w:val="24"/>
        </w:rPr>
        <w:instrText xml:space="preserve"> ADDIN ZOTERO_ITEM CSL_CITATION {"citationID":"MmrGjJ2M","properties":{"formattedCitation":"(Mkumbata &amp; Nyangau, 2022; Pauly, 2022)","plainCitation":"(Mkumbata &amp; Nyangau, 2022; Pauly, 2022)","noteIndex":0},"citationItems":[{"id":43,"uris":["http://zotero.org/users/local/4izCrLGC/items/9Z6HR8PV"],"itemData":{"id":43,"type":"article-journal","abstract":"In intention of this paper is to outline Martin Buber’s ontological turning to the other through the development of his dialogical theory. This outline substantiates dialogue as an important element of religious leadership. Dialogue fosters the development of genuine relationships with others and with the world. It is the uncovering and creation of meaning through awareness of what is sacred in us, others, and the world. Buber’s theory provides us with the specific details of the art of turning to the other which can help us navigate our ways into dialogue. Human being must accept the fact of the existence of broken leadership which is caused by human beings themselves. Hence, the solution goes back to human being’s relationship. Since, society is grounded through relationships; therefore, human relationship must be restored to heal the broken religious leadership. I-Thou or subject to subject is the kind of relationship which can restore unity in an organization. The crisis of organization is caused by I-It or subject to object relationship, in which another person is treated as an object, and hence conflicts, mistrust, self-centred are caused to the organization. The peace of an advice which Martin Buber gives to all leaders is that the dignity of human person should be respected by being open to one another and by being treated equally as human being. Therefore, honest and sincere dialogue between man and man is a prerequisite to build an organization or society for the common good.","container-title":"East African Journal of Traditions, Culture and Religion","DOI":"10.37284/eajtcr.5.1.789","ISSN":"2707-5370, 2707-5362","issue":"1","journalAbbreviation":"East Afr. j. trad. cult. relig.","language":"en","license":"http://creativecommons.org/licenses/by/4.0","page":"69-79","source":"DOI.org (Crossref)","title":"The Relevance of Martin Buber’s Theory of Dialogue in Contemporary Religious Organization Leadership in Tanzania","volume":"5","author":[{"family":"Mkumbata","given":"Geoffrey C."},{"family":"Nyangau","given":"Dynesius"}],"issued":{"date-parts":[["2022",8,16]]}}},{"id":92,"uris":["http://zotero.org/users/local/4izCrLGC/items/AJF95UVQ"],"itemData":{"id":92,"type":"article-journal","abstract":"Societal polarization has given rise to opposing groups that fight each other as enemies and that have very different ideas about what should be done and about what is the case. This article investigates what tools there are in the philosophy of Martin Buber to address this societal polarization. Buber’s notion of community, the relationship between means and ends, his opposition to the political principle, the notion of an I-Thou dialogue and his conception of truth are presented as relevant for overcoming societal polarization. The article also presents the case of Daryl Davis as manifesting some of these Buberian principles.","container-title":"Philosophy &amp; Social Criticism","DOI":"10.1177/01914537211017571","ISSN":"0191-4537, 1461-734X","issue":"3","journalAbbreviation":"Philosophy &amp; Social Criticism","language":"en","page":"437-456","source":"DOI.org (Crossref)","title":"Beyond the political principle: Applying Martin Buber’s philosophy to societal polarization","title-short":"Beyond the political principle","volume":"48","author":[{"family":"Pauly","given":"Marc"}],"issued":{"date-parts":[["2022",3]]}}}],"schema":"https://github.com/citation-style-language/schema/raw/master/csl-citation.json"} </w:instrText>
      </w:r>
      <w:r w:rsidR="00E76AE9">
        <w:rPr>
          <w:rFonts w:ascii="Times New Roman" w:eastAsia="Times New Roman" w:hAnsi="Times New Roman" w:cs="Times New Roman"/>
          <w:sz w:val="24"/>
          <w:szCs w:val="24"/>
        </w:rPr>
        <w:fldChar w:fldCharType="separate"/>
      </w:r>
      <w:r w:rsidR="00E76AE9" w:rsidRPr="00E76AE9">
        <w:rPr>
          <w:rFonts w:ascii="Times New Roman" w:hAnsi="Times New Roman" w:cs="Times New Roman"/>
          <w:sz w:val="24"/>
        </w:rPr>
        <w:t>(Mkumbata &amp; Nyangau, 2022; Pauly, 2022)</w:t>
      </w:r>
      <w:r w:rsidR="00E76AE9">
        <w:rPr>
          <w:rFonts w:ascii="Times New Roman" w:eastAsia="Times New Roman" w:hAnsi="Times New Roman" w:cs="Times New Roman"/>
          <w:sz w:val="24"/>
          <w:szCs w:val="24"/>
        </w:rPr>
        <w:fldChar w:fldCharType="end"/>
      </w:r>
      <w:r w:rsidRPr="003267F8">
        <w:rPr>
          <w:rFonts w:ascii="Times New Roman" w:eastAsia="Times New Roman" w:hAnsi="Times New Roman" w:cs="Times New Roman"/>
          <w:sz w:val="24"/>
          <w:szCs w:val="24"/>
        </w:rPr>
        <w:t>. Buber’s emphasis on genuine engagement and the recognition of each individual's humanity also offers practical strategies for conflict resolution and community building within organizations.</w:t>
      </w:r>
    </w:p>
    <w:p w:rsidR="0093065F" w:rsidRPr="0093065F"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BC7BEF">
        <w:rPr>
          <w:rFonts w:ascii="Times New Roman" w:eastAsia="Calibri" w:hAnsi="Times New Roman" w:cs="Times New Roman"/>
          <w:b/>
          <w:sz w:val="24"/>
          <w:szCs w:val="24"/>
        </w:rPr>
        <w:t>Dialogic Communication and Transformational Leadership in Higher education institutions</w:t>
      </w:r>
      <w:bookmarkEnd w:id="2"/>
    </w:p>
    <w:p w:rsidR="0093065F" w:rsidRPr="00BC7BEF"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BC7BEF">
        <w:rPr>
          <w:rFonts w:ascii="Times New Roman" w:eastAsia="Calibri" w:hAnsi="Times New Roman" w:cs="Times New Roman"/>
          <w:sz w:val="24"/>
          <w:szCs w:val="24"/>
        </w:rPr>
        <w:t>In recent years, there has been growing interest in understanding the relationship between dialogic communication and transformational leadership within higher education institutions</w:t>
      </w:r>
      <w:r w:rsidR="00800332">
        <w:rPr>
          <w:rFonts w:ascii="Times New Roman" w:eastAsia="Calibri" w:hAnsi="Times New Roman" w:cs="Times New Roman"/>
          <w:sz w:val="24"/>
          <w:szCs w:val="24"/>
        </w:rPr>
        <w:fldChar w:fldCharType="begin"/>
      </w:r>
      <w:r w:rsidR="00800332">
        <w:rPr>
          <w:rFonts w:ascii="Times New Roman" w:eastAsia="Calibri" w:hAnsi="Times New Roman" w:cs="Times New Roman"/>
          <w:sz w:val="24"/>
          <w:szCs w:val="24"/>
        </w:rPr>
        <w:instrText xml:space="preserve"> ADDIN ZOTERO_ITEM CSL_CITATION {"citationID":"qOMYq0IQ","properties":{"formattedCitation":"(Eremeeva &amp; Khamisovna, 2020)","plainCitation":"(Eremeeva &amp; Khamisovna, 2020)","noteIndex":0},"citationItems":[{"id":80,"uris":["http://zotero.org/users/local/4izCrLGC/items/UA9CZ9IW"],"itemData":{"id":80,"type":"article-journal","abstract":"The article is devoted to the issue of educational interaction and cooperation between teachers and students. The purpose of the study is to show the need for dialogic communication in educational activities, form knowledge, and develop educational cooperation skills, allowing students to take an active position in the educational process to help them adapt to interactive learning. The study's methodological base is the technology of sign-contextual learning, the implementation of which involves the use of active teaching methods. The article gives definitions of the concepts \"communication\", \"dialogic communication\", \"subject\". The principles of dialogic communication are highlighted. Experimental work was carried out in pedagogical classes with students of non-pedagogical specialties. Based on the thesaurus, questions, and tasks of the module, \"Teaching Methods\" were compiled, training was carried out using active methods. Systematic control was achieved by combining different types of work; however, a special role was played by testing, including computer testing. The result of developing communication-dialogue was the emergence of the participants' subjective positions in the dialogue, the formation of their experience of dialogic communication.","container-title":"International Journal of Higher Education","DOI":"10.5430/ijhe.v9n8p46","ISSN":"1927-6052, 1927-6044","issue":"8","journalAbbreviation":"IJHE","language":"en","license":"http://creativecommons.org/licenses/by/4.0","page":"46","source":"DOI.org (Crossref)","title":"Dialogic Communication between Teachers and Students as a Condition for Interaction of Subjects of the Higher School Educational Process","volume":"9","author":[{"family":"Eremeeva","given":"Guzel Rinatovna"},{"family":"Khamisovna","given":"Ismaeva Farida"}],"issued":{"date-parts":[["2020",10,30]]}}}],"schema":"https://github.com/citation-style-language/schema/raw/master/csl-citation.json"} </w:instrText>
      </w:r>
      <w:r w:rsidR="00800332">
        <w:rPr>
          <w:rFonts w:ascii="Times New Roman" w:eastAsia="Calibri" w:hAnsi="Times New Roman" w:cs="Times New Roman"/>
          <w:sz w:val="24"/>
          <w:szCs w:val="24"/>
        </w:rPr>
        <w:fldChar w:fldCharType="separate"/>
      </w:r>
      <w:r w:rsidR="00800332" w:rsidRPr="00800332">
        <w:rPr>
          <w:rFonts w:ascii="Times New Roman" w:hAnsi="Times New Roman" w:cs="Times New Roman"/>
          <w:sz w:val="24"/>
        </w:rPr>
        <w:t>(Eremeeva &amp; Khamisovna, 2020)</w:t>
      </w:r>
      <w:r w:rsidR="00800332">
        <w:rPr>
          <w:rFonts w:ascii="Times New Roman" w:eastAsia="Calibri" w:hAnsi="Times New Roman" w:cs="Times New Roman"/>
          <w:sz w:val="24"/>
          <w:szCs w:val="24"/>
        </w:rPr>
        <w:fldChar w:fldCharType="end"/>
      </w:r>
      <w:r w:rsidRPr="00BC7BEF">
        <w:rPr>
          <w:rFonts w:ascii="Times New Roman" w:eastAsia="Calibri" w:hAnsi="Times New Roman" w:cs="Times New Roman"/>
          <w:sz w:val="24"/>
          <w:szCs w:val="24"/>
        </w:rPr>
        <w:t>. Empirical studies have explored how these two constructs intersect and influence organizational dynamics, student learning outcomes, and institutional effectiveness</w:t>
      </w:r>
      <w:r w:rsidR="00800332">
        <w:rPr>
          <w:rFonts w:ascii="Times New Roman" w:eastAsia="Calibri" w:hAnsi="Times New Roman" w:cs="Times New Roman"/>
          <w:sz w:val="24"/>
          <w:szCs w:val="24"/>
        </w:rPr>
        <w:fldChar w:fldCharType="begin"/>
      </w:r>
      <w:r w:rsidR="00800332">
        <w:rPr>
          <w:rFonts w:ascii="Times New Roman" w:eastAsia="Calibri" w:hAnsi="Times New Roman" w:cs="Times New Roman"/>
          <w:sz w:val="24"/>
          <w:szCs w:val="24"/>
        </w:rPr>
        <w:instrText xml:space="preserve"> ADDIN ZOTERO_ITEM CSL_CITATION {"citationID":"HSlJIXd0","properties":{"formattedCitation":"(Innes, 2007; Pang et al., 2018)","plainCitation":"(Innes, 2007; Pang et al., 2018)","noteIndex":0},"citationItems":[{"id":82,"uris":["http://zotero.org/users/local/4izCrLGC/items/G2JQWS2Q"],"itemData":{"id":82,"type":"article-journal","abstract":"Discourse, especially dialogic communication between students in collaborative problem-solving groups, plays a central role in educational reforms informed by learning science. This study examined the quality of discourse in problem-based learning groups in a university course. The study found a low incidence of high quality dialogue (dialogic communication, elaboration and co-construction of ideas, productive disciplinary discourse) in 12 one-hour planning meetings. The most competent students took leadership in groups and made the majority of the conceptual contributions. Although there was a reasonable amount of time spent connecting theories to cases, there was little time spent in high-level analysis and very few instances of true dialogic discourse. The majority of time was devoted to activities involving organizing, planning and logistics and organizing the presentation. There was very little off-task behavior. Key Words: Classroom Discourse, undergraduate education, learning science.","container-title":"International Journal for the Scholarship of Teaching and Learning","DOI":"10.20429/ijsotl.2007.010104","ISSN":"1931-4744","issue":"1","journalAbbreviation":"ij-sotl","language":"en","source":"DOI.org (Crossref)","title":"Dialogic Communication in Collaborative Problem Solving Groups","URL":"http://digitalcommons.georgiasouthern.edu/ij-sotl/vol1/iss1/4","volume":"1","author":[{"family":"Innes","given":"Robert B."}],"accessed":{"date-parts":[["2025",4,8]]},"issued":{"date-parts":[["2007",1,1]]}}},{"id":99,"uris":["http://zotero.org/users/local/4izCrLGC/items/BYGVUNNQ"],"itemData":{"id":99,"type":"article-journal","abstract":"Online media are integral to daily life, and while many organizations use them to reach broad audiences, others still appear to be uncomfortable with online media because they do not understand how to maximize their potential to interact effectively with stakeholders. Numerous organizations use online media for one-way communication to disseminate information, despite the affordances of the media platforms for two-way, dialogic communication. This article draws on two dominant interpersonal theories of computermediated communication—social information processing theory and the hyperpersonal model—to propose dialogic strategies that organizations can use to improve their online communication with their stakeholders. We illustrate the application of these principles through three stages of relationship building: initiating/ experimenting, intensifying, and integrating/bonding. The article integrates the applications within an overall dialogic communication strategy, and provides organizations and practitioners with a model with which they can engage stakeholders with dialogic methods via social media.","container-title":"Journal of Marketing Communications","DOI":"10.1080/13527266.2016.1269019","ISSN":"1352-7266, 1466-4445","issue":"1","journalAbbreviation":"Journal of Marketing Communications","language":"en","page":"68-82","source":"DOI.org (Crossref)","title":"Building relationships through dialogic communication: organizations, stakeholders, and computer-mediated communication","title-short":"Building relationships through dialogic communication","volume":"24","author":[{"family":"Pang","given":"Augustine"},{"family":"Shin","given":"Wonsun"},{"family":"Lew","given":"Zijian"},{"family":"Walther","given":"Joseph B."}],"issued":{"date-parts":[["2018",1,2]]}}}],"schema":"https://github.com/citation-style-language/schema/raw/master/csl-citation.json"} </w:instrText>
      </w:r>
      <w:r w:rsidR="00800332">
        <w:rPr>
          <w:rFonts w:ascii="Times New Roman" w:eastAsia="Calibri" w:hAnsi="Times New Roman" w:cs="Times New Roman"/>
          <w:sz w:val="24"/>
          <w:szCs w:val="24"/>
        </w:rPr>
        <w:fldChar w:fldCharType="separate"/>
      </w:r>
      <w:r w:rsidR="00800332" w:rsidRPr="00800332">
        <w:rPr>
          <w:rFonts w:ascii="Times New Roman" w:hAnsi="Times New Roman" w:cs="Times New Roman"/>
          <w:sz w:val="24"/>
        </w:rPr>
        <w:t>(Innes, 2007; Pang et al., 2018)</w:t>
      </w:r>
      <w:r w:rsidR="00800332">
        <w:rPr>
          <w:rFonts w:ascii="Times New Roman" w:eastAsia="Calibri" w:hAnsi="Times New Roman" w:cs="Times New Roman"/>
          <w:sz w:val="24"/>
          <w:szCs w:val="24"/>
        </w:rPr>
        <w:fldChar w:fldCharType="end"/>
      </w:r>
      <w:r w:rsidRPr="00BC7BEF">
        <w:rPr>
          <w:rFonts w:ascii="Times New Roman" w:eastAsia="Calibri" w:hAnsi="Times New Roman" w:cs="Times New Roman"/>
          <w:sz w:val="24"/>
          <w:szCs w:val="24"/>
        </w:rPr>
        <w:t>.</w:t>
      </w:r>
    </w:p>
    <w:p w:rsidR="0093065F" w:rsidRPr="004D6F4B"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BC7BEF">
        <w:rPr>
          <w:rFonts w:ascii="Times New Roman" w:eastAsia="Calibri" w:hAnsi="Times New Roman" w:cs="Times New Roman"/>
          <w:sz w:val="24"/>
          <w:szCs w:val="24"/>
        </w:rPr>
        <w:lastRenderedPageBreak/>
        <w:t>Dialogic communication, characterized by open, inclusive exchanges of ideas and perspectives, plays a crucial role in fostering transformative leadership practices in higher education settings</w:t>
      </w:r>
      <w:r w:rsidR="00800332">
        <w:rPr>
          <w:rFonts w:ascii="Times New Roman" w:eastAsia="Calibri" w:hAnsi="Times New Roman" w:cs="Times New Roman"/>
          <w:sz w:val="24"/>
          <w:szCs w:val="24"/>
        </w:rPr>
        <w:fldChar w:fldCharType="begin"/>
      </w:r>
      <w:r w:rsidR="00800332">
        <w:rPr>
          <w:rFonts w:ascii="Times New Roman" w:eastAsia="Calibri" w:hAnsi="Times New Roman" w:cs="Times New Roman"/>
          <w:sz w:val="24"/>
          <w:szCs w:val="24"/>
        </w:rPr>
        <w:instrText xml:space="preserve"> ADDIN ZOTERO_ITEM CSL_CITATION {"citationID":"qAuhxHdE","properties":{"formattedCitation":"(Eremeeva &amp; Khamisovna, 2020)","plainCitation":"(Eremeeva &amp; Khamisovna, 2020)","noteIndex":0},"citationItems":[{"id":80,"uris":["http://zotero.org/users/local/4izCrLGC/items/UA9CZ9IW"],"itemData":{"id":80,"type":"article-journal","abstract":"The article is devoted to the issue of educational interaction and cooperation between teachers and students. The purpose of the study is to show the need for dialogic communication in educational activities, form knowledge, and develop educational cooperation skills, allowing students to take an active position in the educational process to help them adapt to interactive learning. The study's methodological base is the technology of sign-contextual learning, the implementation of which involves the use of active teaching methods. The article gives definitions of the concepts \"communication\", \"dialogic communication\", \"subject\". The principles of dialogic communication are highlighted. Experimental work was carried out in pedagogical classes with students of non-pedagogical specialties. Based on the thesaurus, questions, and tasks of the module, \"Teaching Methods\" were compiled, training was carried out using active methods. Systematic control was achieved by combining different types of work; however, a special role was played by testing, including computer testing. The result of developing communication-dialogue was the emergence of the participants' subjective positions in the dialogue, the formation of their experience of dialogic communication.","container-title":"International Journal of Higher Education","DOI":"10.5430/ijhe.v9n8p46","ISSN":"1927-6052, 1927-6044","issue":"8","journalAbbreviation":"IJHE","language":"en","license":"http://creativecommons.org/licenses/by/4.0","page":"46","source":"DOI.org (Crossref)","title":"Dialogic Communication between Teachers and Students as a Condition for Interaction of Subjects of the Higher School Educational Process","volume":"9","author":[{"family":"Eremeeva","given":"Guzel Rinatovna"},{"family":"Khamisovna","given":"Ismaeva Farida"}],"issued":{"date-parts":[["2020",10,30]]}}}],"schema":"https://github.com/citation-style-language/schema/raw/master/csl-citation.json"} </w:instrText>
      </w:r>
      <w:r w:rsidR="00800332">
        <w:rPr>
          <w:rFonts w:ascii="Times New Roman" w:eastAsia="Calibri" w:hAnsi="Times New Roman" w:cs="Times New Roman"/>
          <w:sz w:val="24"/>
          <w:szCs w:val="24"/>
        </w:rPr>
        <w:fldChar w:fldCharType="separate"/>
      </w:r>
      <w:r w:rsidR="00800332" w:rsidRPr="00800332">
        <w:rPr>
          <w:rFonts w:ascii="Times New Roman" w:hAnsi="Times New Roman" w:cs="Times New Roman"/>
          <w:sz w:val="24"/>
        </w:rPr>
        <w:t>(Eremeeva &amp; Khamisovna, 2020)</w:t>
      </w:r>
      <w:r w:rsidR="00800332">
        <w:rPr>
          <w:rFonts w:ascii="Times New Roman" w:eastAsia="Calibri" w:hAnsi="Times New Roman" w:cs="Times New Roman"/>
          <w:sz w:val="24"/>
          <w:szCs w:val="24"/>
        </w:rPr>
        <w:fldChar w:fldCharType="end"/>
      </w:r>
      <w:r w:rsidRPr="00BC7BEF">
        <w:rPr>
          <w:rFonts w:ascii="Times New Roman" w:eastAsia="Calibri" w:hAnsi="Times New Roman" w:cs="Times New Roman"/>
          <w:sz w:val="24"/>
          <w:szCs w:val="24"/>
        </w:rPr>
        <w:t>. Furthermore, empirical evidence suggests that transformational leadership practices, such as inspirational motivation and individualized consideration, are closely aligned with the principles of dialogic</w:t>
      </w:r>
      <w:r w:rsidR="00800332">
        <w:rPr>
          <w:rFonts w:ascii="Times New Roman" w:eastAsia="Calibri" w:hAnsi="Times New Roman" w:cs="Times New Roman"/>
          <w:sz w:val="24"/>
          <w:szCs w:val="24"/>
        </w:rPr>
        <w:t xml:space="preserve"> communication</w:t>
      </w:r>
      <w:r w:rsidR="00903E48">
        <w:rPr>
          <w:rFonts w:ascii="Times New Roman" w:eastAsia="Calibri" w:hAnsi="Times New Roman" w:cs="Times New Roman"/>
          <w:sz w:val="24"/>
          <w:szCs w:val="24"/>
        </w:rPr>
        <w:fldChar w:fldCharType="begin"/>
      </w:r>
      <w:r w:rsidR="00903E48">
        <w:rPr>
          <w:rFonts w:ascii="Times New Roman" w:eastAsia="Calibri" w:hAnsi="Times New Roman" w:cs="Times New Roman"/>
          <w:sz w:val="24"/>
          <w:szCs w:val="24"/>
        </w:rPr>
        <w:instrText xml:space="preserve"> ADDIN ZOTERO_ITEM CSL_CITATION {"citationID":"z1KNcYAL","properties":{"formattedCitation":"(Lai et al., 2020; Mwita &amp; Mrema, 2023; Steinmann et al., 2018)","plainCitation":"(Lai et al., 2020; Mwita &amp; Mrema, 2023; Steinmann et al., 2018)","noteIndex":0},"citationItems":[{"id":45,"uris":["http://zotero.org/users/local/4izCrLGC/items/QP2RFQG9"],"itemData":{"id":45,"type":"article-journal","abstract":"This study proposed that transformational leaders use various behaviors to provoke followers’ organizationally beneficial behaviors (e.g., better task performance and helping behaviors) through ignition of followers’ work engagement. That is, employees who inspired by transformational leadership are more likely to immerse themselves in the work, and, in turn, this is likely to result in better task performance and helping behaviors. In this study, we adopted a multitemporal and multisource research design to reduce the consideration of common method variance. Hypotheses were tested on a sample of 507 nurses working in 44 teams. The hierarchical linear regression analysis showed that, after controlling for several relevant variables (e.g., leader–member exchange [LMX], role-based self-efficacy, and transactional leadership) and several participants’ demographic variables (e.g., gender, age, and education), work engagement still mediates the positive relationship among transformational leadership, job performance, and helping behavior. Strengths, limitations, practical implications, and directions for future research are discussed.","container-title":"Sage Open","DOI":"10.1177/2158244019899085","ISSN":"2158-2440, 2158-2440","issue":"1","journalAbbreviation":"Sage Open","language":"en","page":"2158244019899085","source":"DOI.org (Crossref)","title":"Transformational Leadership and Job Performance: The Mediating Role of Work Engagement","title-short":"Transformational Leadership and Job Performance","volume":"10","author":[{"family":"Lai","given":"Fong-Yi"},{"family":"Tang","given":"Hui-Chuan"},{"family":"Lu","given":"Szu-Chi"},{"family":"Lee","given":"Yu-Chin"},{"family":"Lin","given":"Cheng-Chen"}],"issued":{"date-parts":[["2020",1]]}}},{"id":35,"uris":["http://zotero.org/users/local/4izCrLGC/items/M9KG6AAK"],"itemData":{"id":35,"type":"article-journal","abstract":"This study aimed at examining the influence of transformational and transactional leadership on organisational performance by using Ruaha Catholic University of Tanzania as a case study. Quantitative data was collected from 130 employees of the university by using a standard questionnaire. Data analysis was done by using descriptive and inferential statistics, specifically linear regression. Descriptive results were presented using frequencies, means and standard deviations while results from inferential statistics were presented in the form of correlations and regressions. Transformational and transactional leadership were found to have mean values that are above average score and the difference between the two leadership styles were not significantly big. However, the findings show that leaders practised more of transactional leadership than transformational leadership since transactional leadership had higher mean score value. Moreover, the study found that both transformational and transactional leadership have significant positive linear relationships with organisational performance. The findings give an implication that both transformational and transactional leadership can be used concurrently to bring about positive results in an organisation.","container-title":"International Journal Of Humanities Education and Social Sciences (IJHESS)","DOI":"10.55227/ijhess.v2i5.477","ISSN":"2808-1765","issue":"5","journalAbbreviation":"IJHESS","language":"en","license":"https://creativecommons.org/licenses/by/4.0","source":"DOI.org (Crossref)","title":"The Influence of Transformational and Transactional Leadership on Organisational Performance: A Case of a Higher Education Institution in Tanzania","title-short":"The Influence of Transformational and Transactional Leadership on Organisational Performance","URL":"https://ijhess.com/index.php/ijhess/article/view/477","volume":"2","author":[{"family":"Mwita","given":"Kelvin"},{"family":"Mrema","given":"Gloria"}],"accessed":{"date-parts":[["2025",4,8]]},"issued":{"date-parts":[["2023",4,30]]}}},{"id":59,"uris":["http://zotero.org/users/local/4izCrLGC/items/42773NRX"],"itemData":{"id":59,"type":"article-journal","abstract":"While leading through goals is usually associated with a task-oriented leadership style, the present work links goal setting to transformational leadership. An online survey with two time points was conducted with employees to investigate the inﬂuence of transformational leadership on followers’ job satisfaction, organizational commitment, and proactive behavior via goal attributes. Findings indicate that transformational leaders inﬂuence the extent to which followers evaluate organizational goals as important and perceive them as attainable. Multiple mediation analysis revealed that these goal attributes transmit the effect of transformational leadership on followers’ job attitudes and proactive behavior. However, goal importance and goal attainability seem to be of differential importance for the different outcomes.","container-title":"Frontiers in Psychology","DOI":"10.3389/fpsyg.2018.02338","ISSN":"1664-1078","journalAbbreviation":"Front. Psychol.","language":"en","page":"2338","source":"DOI.org (Crossref)","title":"The Path Is the Goal: How Transformational Leaders Enhance Followers’ Job Attitudes and Proactive Behavior","title-short":"The Path Is the Goal","volume":"9","author":[{"family":"Steinmann","given":"Barbara"},{"family":"Klug","given":"Hannah J. P."},{"family":"Maier","given":"Günter W."}],"issued":{"date-parts":[["2018",11,29]]}}}],"schema":"https://github.com/citation-style-language/schema/raw/master/csl-citation.json"} </w:instrText>
      </w:r>
      <w:r w:rsidR="00903E48">
        <w:rPr>
          <w:rFonts w:ascii="Times New Roman" w:eastAsia="Calibri" w:hAnsi="Times New Roman" w:cs="Times New Roman"/>
          <w:sz w:val="24"/>
          <w:szCs w:val="24"/>
        </w:rPr>
        <w:fldChar w:fldCharType="separate"/>
      </w:r>
      <w:r w:rsidR="00903E48" w:rsidRPr="00903E48">
        <w:rPr>
          <w:rFonts w:ascii="Times New Roman" w:hAnsi="Times New Roman" w:cs="Times New Roman"/>
          <w:sz w:val="24"/>
        </w:rPr>
        <w:t>(Lai et al., 2020; Mwita &amp; Mrema, 2023; Steinmann et al., 2018)</w:t>
      </w:r>
      <w:r w:rsidR="00903E48">
        <w:rPr>
          <w:rFonts w:ascii="Times New Roman" w:eastAsia="Calibri" w:hAnsi="Times New Roman" w:cs="Times New Roman"/>
          <w:sz w:val="24"/>
          <w:szCs w:val="24"/>
        </w:rPr>
        <w:fldChar w:fldCharType="end"/>
      </w:r>
      <w:r w:rsidR="00800332">
        <w:rPr>
          <w:rFonts w:ascii="Times New Roman" w:eastAsia="Calibri" w:hAnsi="Times New Roman" w:cs="Times New Roman"/>
          <w:sz w:val="24"/>
          <w:szCs w:val="24"/>
        </w:rPr>
        <w:t xml:space="preserve">. </w:t>
      </w:r>
      <w:r w:rsidRPr="00BC7BEF">
        <w:rPr>
          <w:rFonts w:ascii="Times New Roman" w:eastAsia="Calibri" w:hAnsi="Times New Roman" w:cs="Times New Roman"/>
          <w:sz w:val="24"/>
          <w:szCs w:val="24"/>
        </w:rPr>
        <w:t xml:space="preserve"> </w:t>
      </w:r>
      <w:r w:rsidR="00903E48">
        <w:rPr>
          <w:rFonts w:ascii="Times New Roman" w:eastAsia="Calibri" w:hAnsi="Times New Roman" w:cs="Times New Roman"/>
          <w:sz w:val="24"/>
          <w:szCs w:val="24"/>
        </w:rPr>
        <w:t>T</w:t>
      </w:r>
      <w:r w:rsidRPr="00BC7BEF">
        <w:rPr>
          <w:rFonts w:ascii="Times New Roman" w:eastAsia="Calibri" w:hAnsi="Times New Roman" w:cs="Times New Roman"/>
          <w:sz w:val="24"/>
          <w:szCs w:val="24"/>
        </w:rPr>
        <w:t>ransformational leaders who communicate a compelling vision and demonstrate genuine concern for individual needs and aspirations are more likely to foster a culture of open dialogue and collaboration within higher education institutions</w:t>
      </w:r>
      <w:r w:rsidR="00903E48">
        <w:rPr>
          <w:rFonts w:ascii="Times New Roman" w:eastAsia="Calibri" w:hAnsi="Times New Roman" w:cs="Times New Roman"/>
          <w:sz w:val="24"/>
          <w:szCs w:val="24"/>
        </w:rPr>
        <w:fldChar w:fldCharType="begin"/>
      </w:r>
      <w:r w:rsidR="00903E48">
        <w:rPr>
          <w:rFonts w:ascii="Times New Roman" w:eastAsia="Calibri" w:hAnsi="Times New Roman" w:cs="Times New Roman"/>
          <w:sz w:val="24"/>
          <w:szCs w:val="24"/>
        </w:rPr>
        <w:instrText xml:space="preserve"> ADDIN ZOTERO_ITEM CSL_CITATION {"citationID":"ymLz0n0W","properties":{"formattedCitation":"(Mwita &amp; Mrema, 2023)","plainCitation":"(Mwita &amp; Mrema, 2023)","noteIndex":0},"citationItems":[{"id":35,"uris":["http://zotero.org/users/local/4izCrLGC/items/M9KG6AAK"],"itemData":{"id":35,"type":"article-journal","abstract":"This study aimed at examining the influence of transformational and transactional leadership on organisational performance by using Ruaha Catholic University of Tanzania as a case study. Quantitative data was collected from 130 employees of the university by using a standard questionnaire. Data analysis was done by using descriptive and inferential statistics, specifically linear regression. Descriptive results were presented using frequencies, means and standard deviations while results from inferential statistics were presented in the form of correlations and regressions. Transformational and transactional leadership were found to have mean values that are above average score and the difference between the two leadership styles were not significantly big. However, the findings show that leaders practised more of transactional leadership than transformational leadership since transactional leadership had higher mean score value. Moreover, the study found that both transformational and transactional leadership have significant positive linear relationships with organisational performance. The findings give an implication that both transformational and transactional leadership can be used concurrently to bring about positive results in an organisation.","container-title":"International Journal Of Humanities Education and Social Sciences (IJHESS)","DOI":"10.55227/ijhess.v2i5.477","ISSN":"2808-1765","issue":"5","journalAbbreviation":"IJHESS","language":"en","license":"https://creativecommons.org/licenses/by/4.0","source":"DOI.org (Crossref)","title":"The Influence of Transformational and Transactional Leadership on Organisational Performance: A Case of a Higher Education Institution in Tanzania","title-short":"The Influence of Transformational and Transactional Leadership on Organisational Performance","URL":"https://ijhess.com/index.php/ijhess/article/view/477","volume":"2","author":[{"family":"Mwita","given":"Kelvin"},{"family":"Mrema","given":"Gloria"}],"accessed":{"date-parts":[["2025",4,8]]},"issued":{"date-parts":[["2023",4,30]]}}}],"schema":"https://github.com/citation-style-language/schema/raw/master/csl-citation.json"} </w:instrText>
      </w:r>
      <w:r w:rsidR="00903E48">
        <w:rPr>
          <w:rFonts w:ascii="Times New Roman" w:eastAsia="Calibri" w:hAnsi="Times New Roman" w:cs="Times New Roman"/>
          <w:sz w:val="24"/>
          <w:szCs w:val="24"/>
        </w:rPr>
        <w:fldChar w:fldCharType="separate"/>
      </w:r>
      <w:r w:rsidR="00903E48" w:rsidRPr="00903E48">
        <w:rPr>
          <w:rFonts w:ascii="Times New Roman" w:hAnsi="Times New Roman" w:cs="Times New Roman"/>
          <w:sz w:val="24"/>
        </w:rPr>
        <w:t>(Mwita &amp; Mrema, 2023)</w:t>
      </w:r>
      <w:r w:rsidR="00903E48">
        <w:rPr>
          <w:rFonts w:ascii="Times New Roman" w:eastAsia="Calibri" w:hAnsi="Times New Roman" w:cs="Times New Roman"/>
          <w:sz w:val="24"/>
          <w:szCs w:val="24"/>
        </w:rPr>
        <w:fldChar w:fldCharType="end"/>
      </w:r>
      <w:r w:rsidR="00903E48">
        <w:rPr>
          <w:rFonts w:ascii="Times New Roman" w:eastAsia="Calibri" w:hAnsi="Times New Roman" w:cs="Times New Roman"/>
          <w:sz w:val="24"/>
          <w:szCs w:val="24"/>
        </w:rPr>
        <w:t>. Their</w:t>
      </w:r>
      <w:r w:rsidRPr="00BC7BEF">
        <w:rPr>
          <w:rFonts w:ascii="Times New Roman" w:eastAsia="Calibri" w:hAnsi="Times New Roman" w:cs="Times New Roman"/>
          <w:sz w:val="24"/>
          <w:szCs w:val="24"/>
        </w:rPr>
        <w:t xml:space="preserve"> research underscores the reciprocal relationship between leadership practices and communication processes, highlighting the importance of integrating dialogic communication into transformational leadership approaches.</w:t>
      </w:r>
      <w:r w:rsidR="00903E48">
        <w:rPr>
          <w:rFonts w:ascii="Times New Roman" w:eastAsia="Calibri" w:hAnsi="Times New Roman" w:cs="Times New Roman"/>
          <w:sz w:val="24"/>
          <w:szCs w:val="24"/>
        </w:rPr>
        <w:t xml:space="preserve"> </w:t>
      </w:r>
      <w:r w:rsidRPr="00BC7BEF">
        <w:rPr>
          <w:rFonts w:ascii="Times New Roman" w:eastAsia="Calibri" w:hAnsi="Times New Roman" w:cs="Times New Roman"/>
          <w:sz w:val="24"/>
          <w:szCs w:val="24"/>
        </w:rPr>
        <w:t>Moreover, studies have demonstrated the positive impact of dialogic communication and transformational leadership on student engagement, satisfaction, and academic achievement in higher education settings</w:t>
      </w:r>
      <w:r w:rsidR="00903E48">
        <w:rPr>
          <w:rFonts w:ascii="Times New Roman" w:eastAsia="Calibri" w:hAnsi="Times New Roman" w:cs="Times New Roman"/>
          <w:sz w:val="24"/>
          <w:szCs w:val="24"/>
        </w:rPr>
        <w:fldChar w:fldCharType="begin"/>
      </w:r>
      <w:r w:rsidR="00903E48">
        <w:rPr>
          <w:rFonts w:ascii="Times New Roman" w:eastAsia="Calibri" w:hAnsi="Times New Roman" w:cs="Times New Roman"/>
          <w:sz w:val="24"/>
          <w:szCs w:val="24"/>
        </w:rPr>
        <w:instrText xml:space="preserve"> ADDIN ZOTERO_ITEM CSL_CITATION {"citationID":"D5QxZ6F0","properties":{"formattedCitation":"(Eremeeva &amp; Khamisovna, 2020)","plainCitation":"(Eremeeva &amp; Khamisovna, 2020)","noteIndex":0},"citationItems":[{"id":80,"uris":["http://zotero.org/users/local/4izCrLGC/items/UA9CZ9IW"],"itemData":{"id":80,"type":"article-journal","abstract":"The article is devoted to the issue of educational interaction and cooperation between teachers and students. The purpose of the study is to show the need for dialogic communication in educational activities, form knowledge, and develop educational cooperation skills, allowing students to take an active position in the educational process to help them adapt to interactive learning. The study's methodological base is the technology of sign-contextual learning, the implementation of which involves the use of active teaching methods. The article gives definitions of the concepts \"communication\", \"dialogic communication\", \"subject\". The principles of dialogic communication are highlighted. Experimental work was carried out in pedagogical classes with students of non-pedagogical specialties. Based on the thesaurus, questions, and tasks of the module, \"Teaching Methods\" were compiled, training was carried out using active methods. Systematic control was achieved by combining different types of work; however, a special role was played by testing, including computer testing. The result of developing communication-dialogue was the emergence of the participants' subjective positions in the dialogue, the formation of their experience of dialogic communication.","container-title":"International Journal of Higher Education","DOI":"10.5430/ijhe.v9n8p46","ISSN":"1927-6052, 1927-6044","issue":"8","journalAbbreviation":"IJHE","language":"en","license":"http://creativecommons.org/licenses/by/4.0","page":"46","source":"DOI.org (Crossref)","title":"Dialogic Communication between Teachers and Students as a Condition for Interaction of Subjects of the Higher School Educational Process","volume":"9","author":[{"family":"Eremeeva","given":"Guzel Rinatovna"},{"family":"Khamisovna","given":"Ismaeva Farida"}],"issued":{"date-parts":[["2020",10,30]]}}}],"schema":"https://github.com/citation-style-language/schema/raw/master/csl-citation.json"} </w:instrText>
      </w:r>
      <w:r w:rsidR="00903E48">
        <w:rPr>
          <w:rFonts w:ascii="Times New Roman" w:eastAsia="Calibri" w:hAnsi="Times New Roman" w:cs="Times New Roman"/>
          <w:sz w:val="24"/>
          <w:szCs w:val="24"/>
        </w:rPr>
        <w:fldChar w:fldCharType="separate"/>
      </w:r>
      <w:r w:rsidR="00903E48" w:rsidRPr="00903E48">
        <w:rPr>
          <w:rFonts w:ascii="Times New Roman" w:hAnsi="Times New Roman" w:cs="Times New Roman"/>
          <w:sz w:val="24"/>
        </w:rPr>
        <w:t>(Eremeeva &amp; Khamisovna, 2020)</w:t>
      </w:r>
      <w:r w:rsidR="00903E48">
        <w:rPr>
          <w:rFonts w:ascii="Times New Roman" w:eastAsia="Calibri" w:hAnsi="Times New Roman" w:cs="Times New Roman"/>
          <w:sz w:val="24"/>
          <w:szCs w:val="24"/>
        </w:rPr>
        <w:fldChar w:fldCharType="end"/>
      </w:r>
      <w:r w:rsidRPr="00BC7BEF">
        <w:rPr>
          <w:rFonts w:ascii="Times New Roman" w:eastAsia="Calibri" w:hAnsi="Times New Roman" w:cs="Times New Roman"/>
          <w:sz w:val="24"/>
          <w:szCs w:val="24"/>
        </w:rPr>
        <w:t xml:space="preserve">. </w:t>
      </w:r>
      <w:r w:rsidRPr="004D6F4B">
        <w:rPr>
          <w:rFonts w:ascii="Times New Roman" w:eastAsia="Calibri" w:hAnsi="Times New Roman" w:cs="Times New Roman"/>
          <w:sz w:val="24"/>
          <w:szCs w:val="24"/>
        </w:rPr>
        <w:t>In Africa, higher education institutions face unique challenges and opportunities that shape the practice of dialogic communication and transformational leadership. These include cultural diversity, socioeconomic disparities, and political contexts, which influence organizational dynamics and leadership practices within academic settings</w:t>
      </w:r>
      <w:r w:rsidR="00286349">
        <w:rPr>
          <w:rFonts w:ascii="Times New Roman" w:eastAsia="Calibri" w:hAnsi="Times New Roman" w:cs="Times New Roman"/>
          <w:sz w:val="24"/>
          <w:szCs w:val="24"/>
        </w:rPr>
        <w:fldChar w:fldCharType="begin"/>
      </w:r>
      <w:r w:rsidR="00286349">
        <w:rPr>
          <w:rFonts w:ascii="Times New Roman" w:eastAsia="Calibri" w:hAnsi="Times New Roman" w:cs="Times New Roman"/>
          <w:sz w:val="24"/>
          <w:szCs w:val="24"/>
        </w:rPr>
        <w:instrText xml:space="preserve"> ADDIN ZOTERO_ITEM CSL_CITATION {"citationID":"pZTAjQUH","properties":{"formattedCitation":"(Mwita &amp; Mrema, 2023)","plainCitation":"(Mwita &amp; Mrema, 2023)","noteIndex":0},"citationItems":[{"id":35,"uris":["http://zotero.org/users/local/4izCrLGC/items/M9KG6AAK"],"itemData":{"id":35,"type":"article-journal","abstract":"This study aimed at examining the influence of transformational and transactional leadership on organisational performance by using Ruaha Catholic University of Tanzania as a case study. Quantitative data was collected from 130 employees of the university by using a standard questionnaire. Data analysis was done by using descriptive and inferential statistics, specifically linear regression. Descriptive results were presented using frequencies, means and standard deviations while results from inferential statistics were presented in the form of correlations and regressions. Transformational and transactional leadership were found to have mean values that are above average score and the difference between the two leadership styles were not significantly big. However, the findings show that leaders practised more of transactional leadership than transformational leadership since transactional leadership had higher mean score value. Moreover, the study found that both transformational and transactional leadership have significant positive linear relationships with organisational performance. The findings give an implication that both transformational and transactional leadership can be used concurrently to bring about positive results in an organisation.","container-title":"International Journal Of Humanities Education and Social Sciences (IJHESS)","DOI":"10.55227/ijhess.v2i5.477","ISSN":"2808-1765","issue":"5","journalAbbreviation":"IJHESS","language":"en","license":"https://creativecommons.org/licenses/by/4.0","source":"DOI.org (Crossref)","title":"The Influence of Transformational and Transactional Leadership on Organisational Performance: A Case of a Higher Education Institution in Tanzania","title-short":"The Influence of Transformational and Transactional Leadership on Organisational Performance","URL":"https://ijhess.com/index.php/ijhess/article/view/477","volume":"2","author":[{"family":"Mwita","given":"Kelvin"},{"family":"Mrema","given":"Gloria"}],"accessed":{"date-parts":[["2025",4,8]]},"issued":{"date-parts":[["2023",4,30]]}}}],"schema":"https://github.com/citation-style-language/schema/raw/master/csl-citation.json"} </w:instrText>
      </w:r>
      <w:r w:rsidR="00286349">
        <w:rPr>
          <w:rFonts w:ascii="Times New Roman" w:eastAsia="Calibri" w:hAnsi="Times New Roman" w:cs="Times New Roman"/>
          <w:sz w:val="24"/>
          <w:szCs w:val="24"/>
        </w:rPr>
        <w:fldChar w:fldCharType="separate"/>
      </w:r>
      <w:r w:rsidR="00286349" w:rsidRPr="00286349">
        <w:rPr>
          <w:rFonts w:ascii="Times New Roman" w:hAnsi="Times New Roman" w:cs="Times New Roman"/>
          <w:sz w:val="24"/>
        </w:rPr>
        <w:t>(Mwita &amp; Mrema, 2023)</w:t>
      </w:r>
      <w:r w:rsidR="00286349">
        <w:rPr>
          <w:rFonts w:ascii="Times New Roman" w:eastAsia="Calibri" w:hAnsi="Times New Roman" w:cs="Times New Roman"/>
          <w:sz w:val="24"/>
          <w:szCs w:val="24"/>
        </w:rPr>
        <w:fldChar w:fldCharType="end"/>
      </w:r>
      <w:r w:rsidRPr="004D6F4B">
        <w:rPr>
          <w:rFonts w:ascii="Times New Roman" w:eastAsia="Calibri" w:hAnsi="Times New Roman" w:cs="Times New Roman"/>
          <w:sz w:val="24"/>
          <w:szCs w:val="24"/>
        </w:rPr>
        <w:t>.</w:t>
      </w:r>
    </w:p>
    <w:p w:rsidR="0093065F" w:rsidRPr="004D6F4B"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Empirical research on leadership in African higher education institutions has highlighted the importance of transformational leadership in fostering institutional effectiveness, promoting student success, and addressing socie</w:t>
      </w:r>
      <w:r w:rsidR="00286349">
        <w:rPr>
          <w:rFonts w:ascii="Times New Roman" w:eastAsia="Calibri" w:hAnsi="Times New Roman" w:cs="Times New Roman"/>
          <w:sz w:val="24"/>
          <w:szCs w:val="24"/>
        </w:rPr>
        <w:t>tal challenges</w:t>
      </w:r>
      <w:r w:rsidR="00286349">
        <w:rPr>
          <w:rFonts w:ascii="Times New Roman" w:eastAsia="Calibri" w:hAnsi="Times New Roman" w:cs="Times New Roman"/>
          <w:sz w:val="24"/>
          <w:szCs w:val="24"/>
        </w:rPr>
        <w:fldChar w:fldCharType="begin"/>
      </w:r>
      <w:r w:rsidR="00286349">
        <w:rPr>
          <w:rFonts w:ascii="Times New Roman" w:eastAsia="Calibri" w:hAnsi="Times New Roman" w:cs="Times New Roman"/>
          <w:sz w:val="24"/>
          <w:szCs w:val="24"/>
        </w:rPr>
        <w:instrText xml:space="preserve"> ADDIN ZOTERO_ITEM CSL_CITATION {"citationID":"AuQynZQV","properties":{"formattedCitation":"(Kiplangat, 2024; Mwita &amp; Mrema, 2023)","plainCitation":"(Kiplangat, 2024; Mwita &amp; Mrema, 2023)","noteIndex":0},"citationItems":[{"id":26,"uris":["http://zotero.org/users/local/4izCrLGC/items/VBTQ8IVJ"],"itemData":{"id":26,"type":"article-journal","abstract":"Transformational leadership, focusing on vision, innovation, and empowerment, is gaining prominence in African higher education systems. As the continent navigates the challenges and opportunities of the 21st century, such as rapid technological advances, globalisation, and socio-economic inequalities, there is growing recognition that higher education institutions (HEIs) must play a pivotal role in preparing future leaders. Anchored on Kouze and Posner’s (2012) transformational leadership model, this paper explores the significance of transformational leadership in African higher education, examining how it can drive institutional change, enhance academic outcomes, and empower future generations. Through a review of existing literature, qualitative interviews with university leaders, and evidence-based case studies, the paper highlights critical principles of transformational leadership, its impact on African universities, and policy recommendations for its implementation. Although African higher education faces challenges such as resource constraints, political instability and government interference, brain drain, and equity, transformative leaders can mitigate these challenges by expanding digital learning and technological advancement, decolonising, and contextualising the curriculum, as well as facilitating global collaborations and partnerships. African governments must ensure that universities have the autonomy to implement innovative leadership strategies without undue political interference.","container-title":"Journal of Research and Academic Writing","DOI":"10.58721/jraw.v1i2.846","ISSN":"3007-5343","issue":"2","journalAbbreviation":"JRAW","language":"en","page":"65-73","source":"DOI.org (Crossref)","title":"Transformational Leadership in Higher Education: Empowering Africa's Future","title-short":"Transformational Leadership in Higher Education","volume":"1","author":[{"family":"Kiplangat","given":"Henry Kiptiony"}],"issued":{"date-parts":[["2024",12,4]]}}},{"id":35,"uris":["http://zotero.org/users/local/4izCrLGC/items/M9KG6AAK"],"itemData":{"id":35,"type":"article-journal","abstract":"This study aimed at examining the influence of transformational and transactional leadership on organisational performance by using Ruaha Catholic University of Tanzania as a case study. Quantitative data was collected from 130 employees of the university by using a standard questionnaire. Data analysis was done by using descriptive and inferential statistics, specifically linear regression. Descriptive results were presented using frequencies, means and standard deviations while results from inferential statistics were presented in the form of correlations and regressions. Transformational and transactional leadership were found to have mean values that are above average score and the difference between the two leadership styles were not significantly big. However, the findings show that leaders practised more of transactional leadership than transformational leadership since transactional leadership had higher mean score value. Moreover, the study found that both transformational and transactional leadership have significant positive linear relationships with organisational performance. The findings give an implication that both transformational and transactional leadership can be used concurrently to bring about positive results in an organisation.","container-title":"International Journal Of Humanities Education and Social Sciences (IJHESS)","DOI":"10.55227/ijhess.v2i5.477","ISSN":"2808-1765","issue":"5","journalAbbreviation":"IJHESS","language":"en","license":"https://creativecommons.org/licenses/by/4.0","source":"DOI.org (Crossref)","title":"The Influence of Transformational and Transactional Leadership on Organisational Performance: A Case of a Higher Education Institution in Tanzania","title-short":"The Influence of Transformational and Transactional Leadership on Organisational Performance","URL":"https://ijhess.com/index.php/ijhess/article/view/477","volume":"2","author":[{"family":"Mwita","given":"Kelvin"},{"family":"Mrema","given":"Gloria"}],"accessed":{"date-parts":[["2025",4,8]]},"issued":{"date-parts":[["2023",4,30]]}}}],"schema":"https://github.com/citation-style-language/schema/raw/master/csl-citation.json"} </w:instrText>
      </w:r>
      <w:r w:rsidR="00286349">
        <w:rPr>
          <w:rFonts w:ascii="Times New Roman" w:eastAsia="Calibri" w:hAnsi="Times New Roman" w:cs="Times New Roman"/>
          <w:sz w:val="24"/>
          <w:szCs w:val="24"/>
        </w:rPr>
        <w:fldChar w:fldCharType="separate"/>
      </w:r>
      <w:r w:rsidR="00286349" w:rsidRPr="00286349">
        <w:rPr>
          <w:rFonts w:ascii="Times New Roman" w:hAnsi="Times New Roman" w:cs="Times New Roman"/>
          <w:sz w:val="24"/>
        </w:rPr>
        <w:t>(Kiplangat, 2024; Mwita &amp; Mrema, 2023)</w:t>
      </w:r>
      <w:r w:rsidR="00286349">
        <w:rPr>
          <w:rFonts w:ascii="Times New Roman" w:eastAsia="Calibri" w:hAnsi="Times New Roman" w:cs="Times New Roman"/>
          <w:sz w:val="24"/>
          <w:szCs w:val="24"/>
        </w:rPr>
        <w:fldChar w:fldCharType="end"/>
      </w:r>
      <w:r w:rsidRPr="007C748F">
        <w:rPr>
          <w:rFonts w:ascii="Times New Roman" w:eastAsia="Calibri" w:hAnsi="Times New Roman" w:cs="Times New Roman"/>
          <w:b/>
          <w:sz w:val="24"/>
          <w:szCs w:val="24"/>
        </w:rPr>
        <w:t>.</w:t>
      </w:r>
      <w:r w:rsidRPr="004D6F4B">
        <w:rPr>
          <w:rFonts w:ascii="Times New Roman" w:eastAsia="Calibri" w:hAnsi="Times New Roman" w:cs="Times New Roman"/>
          <w:sz w:val="24"/>
          <w:szCs w:val="24"/>
        </w:rPr>
        <w:t xml:space="preserve"> Transformational leaders who inspire, motivate, and empower followers to achieve shared goals are particularly well-suited to navigate the complex and dynamic environments of African higher education.</w:t>
      </w:r>
    </w:p>
    <w:p w:rsidR="0093065F" w:rsidRPr="004D6F4B"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 xml:space="preserve">Furthermore, dialogic communication plays a crucial role in promoting transparency, accountability, and stakeholder engagement within African higher </w:t>
      </w:r>
      <w:r w:rsidR="00286349">
        <w:rPr>
          <w:rFonts w:ascii="Times New Roman" w:eastAsia="Calibri" w:hAnsi="Times New Roman" w:cs="Times New Roman"/>
          <w:sz w:val="24"/>
          <w:szCs w:val="24"/>
        </w:rPr>
        <w:t>education institutions. Studies emphasize</w:t>
      </w:r>
      <w:r w:rsidRPr="004D6F4B">
        <w:rPr>
          <w:rFonts w:ascii="Times New Roman" w:eastAsia="Calibri" w:hAnsi="Times New Roman" w:cs="Times New Roman"/>
          <w:sz w:val="24"/>
          <w:szCs w:val="24"/>
        </w:rPr>
        <w:t xml:space="preserve"> the importance of dialogue in addressing social and economic challenges in Africa and promoting inclusive development</w:t>
      </w:r>
      <w:r w:rsidR="00286349">
        <w:rPr>
          <w:rFonts w:ascii="Times New Roman" w:eastAsia="Calibri" w:hAnsi="Times New Roman" w:cs="Times New Roman"/>
          <w:sz w:val="24"/>
          <w:szCs w:val="24"/>
        </w:rPr>
        <w:fldChar w:fldCharType="begin"/>
      </w:r>
      <w:r w:rsidR="00286349">
        <w:rPr>
          <w:rFonts w:ascii="Times New Roman" w:eastAsia="Calibri" w:hAnsi="Times New Roman" w:cs="Times New Roman"/>
          <w:sz w:val="24"/>
          <w:szCs w:val="24"/>
        </w:rPr>
        <w:instrText xml:space="preserve"> ADDIN ZOTERO_ITEM CSL_CITATION {"citationID":"I6NImRrE","properties":{"formattedCitation":"(Mkumbata &amp; Nyangau, 2022)","plainCitation":"(Mkumbata &amp; Nyangau, 2022)","noteIndex":0},"citationItems":[{"id":43,"uris":["http://zotero.org/users/local/4izCrLGC/items/9Z6HR8PV"],"itemData":{"id":43,"type":"article-journal","abstract":"In intention of this paper is to outline Martin Buber’s ontological turning to the other through the development of his dialogical theory. This outline substantiates dialogue as an important element of religious leadership. Dialogue fosters the development of genuine relationships with others and with the world. It is the uncovering and creation of meaning through awareness of what is sacred in us, others, and the world. Buber’s theory provides us with the specific details of the art of turning to the other which can help us navigate our ways into dialogue. Human being must accept the fact of the existence of broken leadership which is caused by human beings themselves. Hence, the solution goes back to human being’s relationship. Since, society is grounded through relationships; therefore, human relationship must be restored to heal the broken religious leadership. I-Thou or subject to subject is the kind of relationship which can restore unity in an organization. The crisis of organization is caused by I-It or subject to object relationship, in which another person is treated as an object, and hence conflicts, mistrust, self-centred are caused to the organization. The peace of an advice which Martin Buber gives to all leaders is that the dignity of human person should be respected by being open to one another and by being treated equally as human being. Therefore, honest and sincere dialogue between man and man is a prerequisite to build an organization or society for the common good.","container-title":"East African Journal of Traditions, Culture and Religion","DOI":"10.37284/eajtcr.5.1.789","ISSN":"2707-5370, 2707-5362","issue":"1","journalAbbreviation":"East Afr. j. trad. cult. relig.","language":"en","license":"http://creativecommons.org/licenses/by/4.0","page":"69-79","source":"DOI.org (Crossref)","title":"The Relevance of Martin Buber’s Theory of Dialogue in Contemporary Religious Organization Leadership in Tanzania","volume":"5","author":[{"family":"Mkumbata","given":"Geoffrey C."},{"family":"Nyangau","given":"Dynesius"}],"issued":{"date-parts":[["2022",8,16]]}}}],"schema":"https://github.com/citation-style-language/schema/raw/master/csl-citation.json"} </w:instrText>
      </w:r>
      <w:r w:rsidR="00286349">
        <w:rPr>
          <w:rFonts w:ascii="Times New Roman" w:eastAsia="Calibri" w:hAnsi="Times New Roman" w:cs="Times New Roman"/>
          <w:sz w:val="24"/>
          <w:szCs w:val="24"/>
        </w:rPr>
        <w:fldChar w:fldCharType="separate"/>
      </w:r>
      <w:r w:rsidR="00286349" w:rsidRPr="00286349">
        <w:rPr>
          <w:rFonts w:ascii="Times New Roman" w:hAnsi="Times New Roman" w:cs="Times New Roman"/>
          <w:sz w:val="24"/>
        </w:rPr>
        <w:t>(Mkumbata &amp; Nyangau, 2022)</w:t>
      </w:r>
      <w:r w:rsidR="00286349">
        <w:rPr>
          <w:rFonts w:ascii="Times New Roman" w:eastAsia="Calibri" w:hAnsi="Times New Roman" w:cs="Times New Roman"/>
          <w:sz w:val="24"/>
          <w:szCs w:val="24"/>
        </w:rPr>
        <w:fldChar w:fldCharType="end"/>
      </w:r>
      <w:r w:rsidRPr="004D6F4B">
        <w:rPr>
          <w:rFonts w:ascii="Times New Roman" w:eastAsia="Calibri" w:hAnsi="Times New Roman" w:cs="Times New Roman"/>
          <w:sz w:val="24"/>
          <w:szCs w:val="24"/>
        </w:rPr>
        <w:t>. By creating opportunities for open dialogue, collaboration, and knowledge sharing, higher education institutions can foster a culture of innovation and social change</w:t>
      </w:r>
      <w:r w:rsidR="00286349">
        <w:rPr>
          <w:rFonts w:ascii="Times New Roman" w:eastAsia="Calibri" w:hAnsi="Times New Roman" w:cs="Times New Roman"/>
          <w:sz w:val="24"/>
          <w:szCs w:val="24"/>
        </w:rPr>
        <w:fldChar w:fldCharType="begin"/>
      </w:r>
      <w:r w:rsidR="00286349">
        <w:rPr>
          <w:rFonts w:ascii="Times New Roman" w:eastAsia="Calibri" w:hAnsi="Times New Roman" w:cs="Times New Roman"/>
          <w:sz w:val="24"/>
          <w:szCs w:val="24"/>
        </w:rPr>
        <w:instrText xml:space="preserve"> ADDIN ZOTERO_ITEM CSL_CITATION {"citationID":"s6IfdO0u","properties":{"formattedCitation":"(Kiplangat, 2024; Pang et al., 2018)","plainCitation":"(Kiplangat, 2024; Pang et al., 2018)","noteIndex":0},"citationItems":[{"id":26,"uris":["http://zotero.org/users/local/4izCrLGC/items/VBTQ8IVJ"],"itemData":{"id":26,"type":"article-journal","abstract":"Transformational leadership, focusing on vision, innovation, and empowerment, is gaining prominence in African higher education systems. As the continent navigates the challenges and opportunities of the 21st century, such as rapid technological advances, globalisation, and socio-economic inequalities, there is growing recognition that higher education institutions (HEIs) must play a pivotal role in preparing future leaders. Anchored on Kouze and Posner’s (2012) transformational leadership model, this paper explores the significance of transformational leadership in African higher education, examining how it can drive institutional change, enhance academic outcomes, and empower future generations. Through a review of existing literature, qualitative interviews with university leaders, and evidence-based case studies, the paper highlights critical principles of transformational leadership, its impact on African universities, and policy recommendations for its implementation. Although African higher education faces challenges such as resource constraints, political instability and government interference, brain drain, and equity, transformative leaders can mitigate these challenges by expanding digital learning and technological advancement, decolonising, and contextualising the curriculum, as well as facilitating global collaborations and partnerships. African governments must ensure that universities have the autonomy to implement innovative leadership strategies without undue political interference.","container-title":"Journal of Research and Academic Writing","DOI":"10.58721/jraw.v1i2.846","ISSN":"3007-5343","issue":"2","journalAbbreviation":"JRAW","language":"en","page":"65-73","source":"DOI.org (Crossref)","title":"Transformational Leadership in Higher Education: Empowering Africa's Future","title-short":"Transformational Leadership in Higher Education","volume":"1","author":[{"family":"Kiplangat","given":"Henry Kiptiony"}],"issued":{"date-parts":[["2024",12,4]]}}},{"id":99,"uris":["http://zotero.org/users/local/4izCrLGC/items/BYGVUNNQ"],"itemData":{"id":99,"type":"article-journal","abstract":"Online media are integral to daily life, and while many organizations use them to reach broad audiences, others still appear to be uncomfortable with online media because they do not understand how to maximize their potential to interact effectively with stakeholders. Numerous organizations use online media for one-way communication to disseminate information, despite the affordances of the media platforms for two-way, dialogic communication. This article draws on two dominant interpersonal theories of computermediated communication—social information processing theory and the hyperpersonal model—to propose dialogic strategies that organizations can use to improve their online communication with their stakeholders. We illustrate the application of these principles through three stages of relationship building: initiating/ experimenting, intensifying, and integrating/bonding. The article integrates the applications within an overall dialogic communication strategy, and provides organizations and practitioners with a model with which they can engage stakeholders with dialogic methods via social media.","container-title":"Journal of Marketing Communications","DOI":"10.1080/13527266.2016.1269019","ISSN":"1352-7266, 1466-4445","issue":"1","journalAbbreviation":"Journal of Marketing Communications","language":"en","page":"68-82","source":"DOI.org (Crossref)","title":"Building relationships through dialogic communication: organizations, stakeholders, and computer-mediated communication","title-short":"Building relationships through dialogic communication","volume":"24","author":[{"family":"Pang","given":"Augustine"},{"family":"Shin","given":"Wonsun"},{"family":"Lew","given":"Zijian"},{"family":"Walther","given":"Joseph B."}],"issued":{"date-parts":[["2018",1,2]]}}}],"schema":"https://github.com/citation-style-language/schema/raw/master/csl-citation.json"} </w:instrText>
      </w:r>
      <w:r w:rsidR="00286349">
        <w:rPr>
          <w:rFonts w:ascii="Times New Roman" w:eastAsia="Calibri" w:hAnsi="Times New Roman" w:cs="Times New Roman"/>
          <w:sz w:val="24"/>
          <w:szCs w:val="24"/>
        </w:rPr>
        <w:fldChar w:fldCharType="separate"/>
      </w:r>
      <w:r w:rsidR="00286349" w:rsidRPr="00286349">
        <w:rPr>
          <w:rFonts w:ascii="Times New Roman" w:hAnsi="Times New Roman" w:cs="Times New Roman"/>
          <w:sz w:val="24"/>
        </w:rPr>
        <w:t>(Kiplangat, 2024; Pang et al., 2018)</w:t>
      </w:r>
      <w:r w:rsidR="00286349">
        <w:rPr>
          <w:rFonts w:ascii="Times New Roman" w:eastAsia="Calibri" w:hAnsi="Times New Roman" w:cs="Times New Roman"/>
          <w:sz w:val="24"/>
          <w:szCs w:val="24"/>
        </w:rPr>
        <w:fldChar w:fldCharType="end"/>
      </w:r>
      <w:r w:rsidRPr="004D6F4B">
        <w:rPr>
          <w:rFonts w:ascii="Times New Roman" w:eastAsia="Calibri" w:hAnsi="Times New Roman" w:cs="Times New Roman"/>
          <w:sz w:val="24"/>
          <w:szCs w:val="24"/>
        </w:rPr>
        <w:t>.</w:t>
      </w:r>
    </w:p>
    <w:p w:rsidR="0093065F" w:rsidRPr="004D6F4B"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lastRenderedPageBreak/>
        <w:t>In addition to its impact on institutional governance and leadership, dialogic communication is also relevant in the context of teaching and learning in African higher education. Studies have shown that dialogic pedagogy, which emphasizes open discussion, critical inquiry, and collaborative learning, enhances student engagement, critical thinking, and academic achievement (Bockarie, 2020). By incorporating dialogic communication practices into the curriculum, educators can create learning environments that empower students to become active participants in their education and agents of social change</w:t>
      </w:r>
    </w:p>
    <w:p w:rsidR="0093065F" w:rsidRPr="004D6F4B"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In Tanzania, higher education institutions face unique challenges and opportunities that shape the practice of dialogic communication and transformational leadership. These challenges include cultural diversity, limited resources, and bureaucratic structures, which influence organizational dynamics and leadership practices within academic settings</w:t>
      </w:r>
      <w:r w:rsidR="00FA2EBB">
        <w:rPr>
          <w:rFonts w:ascii="Times New Roman" w:eastAsia="Calibri" w:hAnsi="Times New Roman" w:cs="Times New Roman"/>
          <w:sz w:val="24"/>
          <w:szCs w:val="24"/>
        </w:rPr>
        <w:fldChar w:fldCharType="begin"/>
      </w:r>
      <w:r w:rsidR="00FA2EBB">
        <w:rPr>
          <w:rFonts w:ascii="Times New Roman" w:eastAsia="Calibri" w:hAnsi="Times New Roman" w:cs="Times New Roman"/>
          <w:sz w:val="24"/>
          <w:szCs w:val="24"/>
        </w:rPr>
        <w:instrText xml:space="preserve"> ADDIN ZOTERO_ITEM CSL_CITATION {"citationID":"TMK4LvKK","properties":{"formattedCitation":"(Mwita &amp; Mrema, 2023)","plainCitation":"(Mwita &amp; Mrema, 2023)","noteIndex":0},"citationItems":[{"id":35,"uris":["http://zotero.org/users/local/4izCrLGC/items/M9KG6AAK"],"itemData":{"id":35,"type":"article-journal","abstract":"This study aimed at examining the influence of transformational and transactional leadership on organisational performance by using Ruaha Catholic University of Tanzania as a case study. Quantitative data was collected from 130 employees of the university by using a standard questionnaire. Data analysis was done by using descriptive and inferential statistics, specifically linear regression. Descriptive results were presented using frequencies, means and standard deviations while results from inferential statistics were presented in the form of correlations and regressions. Transformational and transactional leadership were found to have mean values that are above average score and the difference between the two leadership styles were not significantly big. However, the findings show that leaders practised more of transactional leadership than transformational leadership since transactional leadership had higher mean score value. Moreover, the study found that both transformational and transactional leadership have significant positive linear relationships with organisational performance. The findings give an implication that both transformational and transactional leadership can be used concurrently to bring about positive results in an organisation.","container-title":"International Journal Of Humanities Education and Social Sciences (IJHESS)","DOI":"10.55227/ijhess.v2i5.477","ISSN":"2808-1765","issue":"5","journalAbbreviation":"IJHESS","language":"en","license":"https://creativecommons.org/licenses/by/4.0","source":"DOI.org (Crossref)","title":"The Influence of Transformational and Transactional Leadership on Organisational Performance: A Case of a Higher Education Institution in Tanzania","title-short":"The Influence of Transformational and Transactional Leadership on Organisational Performance","URL":"https://ijhess.com/index.php/ijhess/article/view/477","volume":"2","author":[{"family":"Mwita","given":"Kelvin"},{"family":"Mrema","given":"Gloria"}],"accessed":{"date-parts":[["2025",4,8]]},"issued":{"date-parts":[["2023",4,30]]}}}],"schema":"https://github.com/citation-style-language/schema/raw/master/csl-citation.json"} </w:instrText>
      </w:r>
      <w:r w:rsidR="00FA2EBB">
        <w:rPr>
          <w:rFonts w:ascii="Times New Roman" w:eastAsia="Calibri" w:hAnsi="Times New Roman" w:cs="Times New Roman"/>
          <w:sz w:val="24"/>
          <w:szCs w:val="24"/>
        </w:rPr>
        <w:fldChar w:fldCharType="separate"/>
      </w:r>
      <w:r w:rsidR="00FA2EBB" w:rsidRPr="00FA2EBB">
        <w:rPr>
          <w:rFonts w:ascii="Times New Roman" w:hAnsi="Times New Roman" w:cs="Times New Roman"/>
          <w:sz w:val="24"/>
        </w:rPr>
        <w:t>(Mwita &amp; Mrema, 2023)</w:t>
      </w:r>
      <w:r w:rsidR="00FA2EBB">
        <w:rPr>
          <w:rFonts w:ascii="Times New Roman" w:eastAsia="Calibri" w:hAnsi="Times New Roman" w:cs="Times New Roman"/>
          <w:sz w:val="24"/>
          <w:szCs w:val="24"/>
        </w:rPr>
        <w:fldChar w:fldCharType="end"/>
      </w:r>
      <w:r w:rsidRPr="004D6F4B">
        <w:rPr>
          <w:rFonts w:ascii="Times New Roman" w:eastAsia="Calibri" w:hAnsi="Times New Roman" w:cs="Times New Roman"/>
          <w:sz w:val="24"/>
          <w:szCs w:val="24"/>
        </w:rPr>
        <w:t>.</w:t>
      </w:r>
    </w:p>
    <w:p w:rsidR="0093065F" w:rsidRPr="004D6F4B"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Transformational leadership has been identified as particularly important in the Tanzanian higher education context due to its potential to inspire positive change and foster institutional effec</w:t>
      </w:r>
      <w:r w:rsidR="00286349">
        <w:rPr>
          <w:rFonts w:ascii="Times New Roman" w:eastAsia="Calibri" w:hAnsi="Times New Roman" w:cs="Times New Roman"/>
          <w:sz w:val="24"/>
          <w:szCs w:val="24"/>
        </w:rPr>
        <w:t>tiveness</w:t>
      </w:r>
      <w:r w:rsidRPr="004D6F4B">
        <w:rPr>
          <w:rFonts w:ascii="Times New Roman" w:eastAsia="Calibri" w:hAnsi="Times New Roman" w:cs="Times New Roman"/>
          <w:sz w:val="24"/>
          <w:szCs w:val="24"/>
        </w:rPr>
        <w:t>. Transformational leaders who demonstrate visionary leadership, empower followers, and promote a shared sense of purpose are well-positioned to address the complex challenges facing Tanzanian higher education institutions</w:t>
      </w:r>
      <w:r w:rsidR="00FA2EBB">
        <w:rPr>
          <w:rFonts w:ascii="Times New Roman" w:eastAsia="Calibri" w:hAnsi="Times New Roman" w:cs="Times New Roman"/>
          <w:sz w:val="24"/>
          <w:szCs w:val="24"/>
        </w:rPr>
        <w:fldChar w:fldCharType="begin"/>
      </w:r>
      <w:r w:rsidR="00FA2EBB">
        <w:rPr>
          <w:rFonts w:ascii="Times New Roman" w:eastAsia="Calibri" w:hAnsi="Times New Roman" w:cs="Times New Roman"/>
          <w:sz w:val="24"/>
          <w:szCs w:val="24"/>
        </w:rPr>
        <w:instrText xml:space="preserve"> ADDIN ZOTERO_ITEM CSL_CITATION {"citationID":"MbcBukRP","properties":{"formattedCitation":"(Steinmann et al., 2018)","plainCitation":"(Steinmann et al., 2018)","noteIndex":0},"citationItems":[{"id":59,"uris":["http://zotero.org/users/local/4izCrLGC/items/42773NRX"],"itemData":{"id":59,"type":"article-journal","abstract":"While leading through goals is usually associated with a task-oriented leadership style, the present work links goal setting to transformational leadership. An online survey with two time points was conducted with employees to investigate the inﬂuence of transformational leadership on followers’ job satisfaction, organizational commitment, and proactive behavior via goal attributes. Findings indicate that transformational leaders inﬂuence the extent to which followers evaluate organizational goals as important and perceive them as attainable. Multiple mediation analysis revealed that these goal attributes transmit the effect of transformational leadership on followers’ job attitudes and proactive behavior. However, goal importance and goal attainability seem to be of differential importance for the different outcomes.","container-title":"Frontiers in Psychology","DOI":"10.3389/fpsyg.2018.02338","ISSN":"1664-1078","journalAbbreviation":"Front. Psychol.","language":"en","page":"2338","source":"DOI.org (Crossref)","title":"The Path Is the Goal: How Transformational Leaders Enhance Followers’ Job Attitudes and Proactive Behavior","title-short":"The Path Is the Goal","volume":"9","author":[{"family":"Steinmann","given":"Barbara"},{"family":"Klug","given":"Hannah J. P."},{"family":"Maier","given":"Günter W."}],"issued":{"date-parts":[["2018",11,29]]}}}],"schema":"https://github.com/citation-style-language/schema/raw/master/csl-citation.json"} </w:instrText>
      </w:r>
      <w:r w:rsidR="00FA2EBB">
        <w:rPr>
          <w:rFonts w:ascii="Times New Roman" w:eastAsia="Calibri" w:hAnsi="Times New Roman" w:cs="Times New Roman"/>
          <w:sz w:val="24"/>
          <w:szCs w:val="24"/>
        </w:rPr>
        <w:fldChar w:fldCharType="separate"/>
      </w:r>
      <w:r w:rsidR="00FA2EBB" w:rsidRPr="00FA2EBB">
        <w:rPr>
          <w:rFonts w:ascii="Times New Roman" w:hAnsi="Times New Roman" w:cs="Times New Roman"/>
          <w:sz w:val="24"/>
        </w:rPr>
        <w:t>(Steinmann et al., 2018)</w:t>
      </w:r>
      <w:r w:rsidR="00FA2EBB">
        <w:rPr>
          <w:rFonts w:ascii="Times New Roman" w:eastAsia="Calibri" w:hAnsi="Times New Roman" w:cs="Times New Roman"/>
          <w:sz w:val="24"/>
          <w:szCs w:val="24"/>
        </w:rPr>
        <w:fldChar w:fldCharType="end"/>
      </w:r>
      <w:r w:rsidRPr="004D6F4B">
        <w:rPr>
          <w:rFonts w:ascii="Times New Roman" w:eastAsia="Calibri" w:hAnsi="Times New Roman" w:cs="Times New Roman"/>
          <w:sz w:val="24"/>
          <w:szCs w:val="24"/>
        </w:rPr>
        <w:t>.</w:t>
      </w:r>
    </w:p>
    <w:p w:rsidR="0007049C" w:rsidRDefault="00FA2EBB" w:rsidP="0007049C">
      <w:pPr>
        <w:spacing w:before="100" w:beforeAutospacing="1" w:after="100" w:afterAutospacing="1" w:line="360" w:lineRule="auto"/>
        <w:jc w:val="both"/>
        <w:rPr>
          <w:rFonts w:ascii="Times New Roman" w:eastAsia="Times New Roman" w:hAnsi="Times New Roman" w:cs="Times New Roman"/>
          <w:sz w:val="24"/>
          <w:szCs w:val="24"/>
        </w:rPr>
      </w:pPr>
      <w:bookmarkStart w:id="3" w:name="_Toc191581252"/>
      <w:r w:rsidRPr="00FA2EBB">
        <w:rPr>
          <w:rFonts w:ascii="Times New Roman" w:eastAsia="Times New Roman" w:hAnsi="Times New Roman" w:cs="Times New Roman"/>
          <w:sz w:val="24"/>
          <w:szCs w:val="24"/>
        </w:rPr>
        <w:t xml:space="preserve">Moreover, dialogic communication plays a crucial role in promoting transparency, accountability, and stakeholder engagement within Tanzanian higher education institutions. By creating opportunities for open dialogue, collaboration, and knowledge sharing, higher education leaders can build trust, enhance communication, and foster a culture of inclusivity and innovation </w:t>
      </w:r>
    </w:p>
    <w:p w:rsidR="00FA2EBB" w:rsidRPr="00FA2EBB" w:rsidRDefault="00FA2EBB" w:rsidP="0007049C">
      <w:pPr>
        <w:spacing w:before="100" w:beforeAutospacing="1" w:after="100" w:afterAutospacing="1" w:line="360" w:lineRule="auto"/>
        <w:jc w:val="both"/>
        <w:rPr>
          <w:rFonts w:ascii="Times New Roman" w:eastAsia="Times New Roman" w:hAnsi="Times New Roman" w:cs="Times New Roman"/>
          <w:sz w:val="24"/>
          <w:szCs w:val="24"/>
        </w:rPr>
      </w:pPr>
      <w:r w:rsidRPr="00FA2EBB">
        <w:rPr>
          <w:rFonts w:ascii="Times New Roman" w:eastAsia="Times New Roman" w:hAnsi="Times New Roman" w:cs="Times New Roman"/>
          <w:sz w:val="24"/>
          <w:szCs w:val="24"/>
        </w:rPr>
        <w:t>Empirical studies on leadership and communication in Tanzanian higher education institutions have highlighted the importance of participatory decision-making and collaborative problem-solving processes. Leaders who engage in open dialogue and consult with stakeholders are more likely to gain buy-in, build consensus, and implement effective solutions to institutional challenges (</w:t>
      </w:r>
      <w:proofErr w:type="spellStart"/>
      <w:r w:rsidRPr="00FA2EBB">
        <w:rPr>
          <w:rFonts w:ascii="Times New Roman" w:eastAsia="Times New Roman" w:hAnsi="Times New Roman" w:cs="Times New Roman"/>
          <w:sz w:val="24"/>
          <w:szCs w:val="24"/>
        </w:rPr>
        <w:t>Komba</w:t>
      </w:r>
      <w:proofErr w:type="spellEnd"/>
      <w:r w:rsidRPr="00FA2EBB">
        <w:rPr>
          <w:rFonts w:ascii="Times New Roman" w:eastAsia="Times New Roman" w:hAnsi="Times New Roman" w:cs="Times New Roman"/>
          <w:sz w:val="24"/>
          <w:szCs w:val="24"/>
        </w:rPr>
        <w:t xml:space="preserve"> &amp; </w:t>
      </w:r>
      <w:proofErr w:type="spellStart"/>
      <w:r w:rsidRPr="00FA2EBB">
        <w:rPr>
          <w:rFonts w:ascii="Times New Roman" w:eastAsia="Times New Roman" w:hAnsi="Times New Roman" w:cs="Times New Roman"/>
          <w:sz w:val="24"/>
          <w:szCs w:val="24"/>
        </w:rPr>
        <w:t>Nkumbi</w:t>
      </w:r>
      <w:proofErr w:type="spellEnd"/>
      <w:r w:rsidRPr="00FA2EBB">
        <w:rPr>
          <w:rFonts w:ascii="Times New Roman" w:eastAsia="Times New Roman" w:hAnsi="Times New Roman" w:cs="Times New Roman"/>
          <w:sz w:val="24"/>
          <w:szCs w:val="24"/>
        </w:rPr>
        <w:t>, 2008; United Republic of Tanzania, 2010).</w:t>
      </w:r>
    </w:p>
    <w:p w:rsidR="00FA2EBB" w:rsidRPr="006F0C3F" w:rsidRDefault="00FA2EBB" w:rsidP="006F0C3F">
      <w:pPr>
        <w:spacing w:before="100" w:beforeAutospacing="1" w:after="100" w:afterAutospacing="1" w:line="360" w:lineRule="auto"/>
        <w:jc w:val="both"/>
        <w:rPr>
          <w:rFonts w:ascii="Times New Roman" w:eastAsia="Times New Roman" w:hAnsi="Times New Roman" w:cs="Times New Roman"/>
          <w:sz w:val="24"/>
          <w:szCs w:val="24"/>
        </w:rPr>
      </w:pPr>
      <w:r w:rsidRPr="00FA2EBB">
        <w:rPr>
          <w:rFonts w:ascii="Times New Roman" w:eastAsia="Times New Roman" w:hAnsi="Times New Roman" w:cs="Times New Roman"/>
          <w:sz w:val="24"/>
          <w:szCs w:val="24"/>
        </w:rPr>
        <w:t xml:space="preserve">Furthermore, dialogic communication practices can also enhance teaching and learning outcomes in Tanzanian higher education institutions. The role of dialogic pedagogy in promoting critical thinking and student engagement in Tanzanian classrooms is well documented. For instance, a </w:t>
      </w:r>
      <w:r w:rsidRPr="00FA2EBB">
        <w:rPr>
          <w:rFonts w:ascii="Times New Roman" w:eastAsia="Times New Roman" w:hAnsi="Times New Roman" w:cs="Times New Roman"/>
          <w:sz w:val="24"/>
          <w:szCs w:val="24"/>
        </w:rPr>
        <w:lastRenderedPageBreak/>
        <w:t xml:space="preserve">study by found that educators who incorporate dialogic communication techniques into their teaching practices create more interactive and engaging learning environments that empower students to become active participants in their education. However, the study also highlighted challenges such as large class sizes, over-reliance on lecturing, and limited resources, which hinder effective </w:t>
      </w:r>
      <w:r w:rsidR="0007049C">
        <w:rPr>
          <w:rFonts w:ascii="Times New Roman" w:eastAsia="Times New Roman" w:hAnsi="Times New Roman" w:cs="Times New Roman"/>
          <w:sz w:val="24"/>
          <w:szCs w:val="24"/>
        </w:rPr>
        <w:t>dialogic teaching</w:t>
      </w:r>
      <w:r w:rsidRPr="00FA2EBB">
        <w:rPr>
          <w:rFonts w:ascii="Times New Roman" w:eastAsia="Times New Roman" w:hAnsi="Times New Roman" w:cs="Times New Roman"/>
          <w:sz w:val="24"/>
          <w:szCs w:val="24"/>
        </w:rPr>
        <w:t>.</w:t>
      </w:r>
    </w:p>
    <w:p w:rsidR="003267F8" w:rsidRPr="003267F8" w:rsidRDefault="0093065F" w:rsidP="003267F8">
      <w:pPr>
        <w:keepNext/>
        <w:keepLines/>
        <w:spacing w:before="40" w:after="0" w:line="360" w:lineRule="auto"/>
        <w:outlineLvl w:val="2"/>
        <w:rPr>
          <w:rFonts w:ascii="Times New Roman" w:eastAsia="Calibri" w:hAnsi="Times New Roman" w:cs="Times New Roman"/>
          <w:b/>
          <w:sz w:val="24"/>
          <w:szCs w:val="24"/>
        </w:rPr>
      </w:pPr>
      <w:r w:rsidRPr="004D6F4B">
        <w:rPr>
          <w:rFonts w:ascii="Times New Roman" w:eastAsia="Calibri" w:hAnsi="Times New Roman" w:cs="Times New Roman"/>
          <w:b/>
          <w:sz w:val="24"/>
          <w:szCs w:val="24"/>
        </w:rPr>
        <w:t>The Relevance of Martin Buber’s Theory of Dialogue on Transformational Leadership</w:t>
      </w:r>
      <w:bookmarkEnd w:id="3"/>
    </w:p>
    <w:p w:rsidR="0093065F" w:rsidRPr="004D6F4B"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Tra</w:t>
      </w:r>
      <w:r w:rsidR="00FB417F">
        <w:rPr>
          <w:rFonts w:ascii="Times New Roman" w:eastAsia="Calibri" w:hAnsi="Times New Roman" w:cs="Times New Roman"/>
          <w:sz w:val="24"/>
          <w:szCs w:val="24"/>
        </w:rPr>
        <w:t>nsformational leadership</w:t>
      </w:r>
      <w:r w:rsidRPr="004D6F4B">
        <w:rPr>
          <w:rFonts w:ascii="Times New Roman" w:eastAsia="Calibri" w:hAnsi="Times New Roman" w:cs="Times New Roman"/>
          <w:sz w:val="24"/>
          <w:szCs w:val="24"/>
        </w:rPr>
        <w:t xml:space="preserve"> focuses on inspiring and empowering followers to achieve common goals by fostering a shared vision, individualized consideration, intellectual stimulation, and inspirational motivation</w:t>
      </w:r>
      <w:r w:rsidR="000E75BB">
        <w:rPr>
          <w:rFonts w:ascii="Times New Roman" w:eastAsia="Calibri" w:hAnsi="Times New Roman" w:cs="Times New Roman"/>
          <w:sz w:val="24"/>
          <w:szCs w:val="24"/>
        </w:rPr>
        <w:fldChar w:fldCharType="begin"/>
      </w:r>
      <w:r w:rsidR="000E75BB">
        <w:rPr>
          <w:rFonts w:ascii="Times New Roman" w:eastAsia="Calibri" w:hAnsi="Times New Roman" w:cs="Times New Roman"/>
          <w:sz w:val="24"/>
          <w:szCs w:val="24"/>
        </w:rPr>
        <w:instrText xml:space="preserve"> ADDIN ZOTERO_ITEM CSL_CITATION {"citationID":"XxUbwRSi","properties":{"formattedCitation":"(Kim &amp; Cruz, 2022; Rahyuda, n.d.; Steinmann et al., 2018)","plainCitation":"(Kim &amp; Cruz, 2022; Rahyuda, n.d.; Steinmann et al., 2018)","noteIndex":0},"citationItems":[{"id":73,"uris":["http://zotero.org/users/local/4izCrLGC/items/T9SMXBUQ"],"itemData":{"id":73,"type":"article-journal","abstract":"Leaders play a signiﬁcant role in organizations and their leadership behaviors can either enhance or undermine the well-being of their employees. This study aimed to meta-analyze the relationship between transformational leadership and well-being in the service industry, and how employees’ gender and service sector moderated the strength of this relationship. This study used a convergent mixed-method approach. PubMed, MEDLINE, Google Scholar, AMED, and Scopus electronic databases were utilized to search for relevant studies. Textual data were analyzed using a text data-mining technique (Leximancer) to determine the relevant themes and concepts. Statistical data were examined through a comprehensive meta-analysis to determine their effect sizes. The qualitative results outline the major themes that emerged: leadership, well-being, and health. The quantitative ﬁndings revealed that the perceived well-being of male employees and those working outside of the health-care service sector was positively higher when employees’ leaders showed transformational leadership. In general, the ﬁndings from the qualitative and quantitative data converge. The ﬁndings conﬁrm the positive relationship between transformational leadership and employee well-being. This study also highlights the applicability of a convergent mixed-method approach as a useful methodological strategy when analyzing both lexical and statistical data.","container-title":"International Journal of Environmental Research and Public Health","DOI":"10.3390/ijerph19138189","ISSN":"1660-4601","issue":"13","journalAbbreviation":"IJERPH","language":"en","license":"https://creativecommons.org/licenses/by/4.0/","page":"8189","source":"DOI.org (Crossref)","title":"Transformational Leadership and Psychological Well-Being of Service-Oriented Staff: Hybrid Data Synthesis Technique","title-short":"Transformational Leadership and Psychological Well-Being of Service-Oriented Staff","volume":"19","author":[{"family":"Kim","given":"Hyun-Duck"},{"family":"Cruz","given":"Angelita Bautista"}],"issued":{"date-parts":[["2022",7,4]]}}},{"id":70,"uris":["http://zotero.org/users/local/4izCrLGC/items/JW85TH9J"],"itemData":{"id":70,"type":"article-journal","abstract":"Purpose: This study examines the body of knowledge on transformational leadership antecedents and investigates transformational leadership precursors. Design/methodology/approach: This study used a narrative review and qualitative method to search, filter, and map the literature. Findings: Two gaps in the literature were discovered. Context is discussed first, followed by methodology. The quantitative approach appears to be the primary choice and sole researcher by looking at the literature on transformational leadership. No other method is used to examine the impact or consequences of transformational leadership, according to a review of 60 articles. It is challenging to develop transformational leadership concepts without credible qualitative research. Indeed, the strengths inherent in each approach choice may be able to compensate for each other’s flaws. Because humans are social beings with emotional dimensions, the qualitative approach is thought to understand the antecedents of transformational leadership better. Originality: this study is unique in the literature used (the literature used is the one that has been introduced since the beginning of transformational leadership until now). However, most proposed transformational leadership research focuses on impact/consequences and ignores the antecedents. While the benefits of transformational leadership are well known. Thus, this study proves that companies/organisations need leaders with transformational leadership qualities.","language":"en","source":"Zotero","title":"BEING A TRANSFORMATIONAL LEADER: AN INTEGRATED REVIEW AND FUTURE RESEARCH AGENDA","author":[{"family":"Rahyuda","given":"Agoes Ganesha"}]}},{"id":59,"uris":["http://zotero.org/users/local/4izCrLGC/items/42773NRX"],"itemData":{"id":59,"type":"article-journal","abstract":"While leading through goals is usually associated with a task-oriented leadership style, the present work links goal setting to transformational leadership. An online survey with two time points was conducted with employees to investigate the inﬂuence of transformational leadership on followers’ job satisfaction, organizational commitment, and proactive behavior via goal attributes. Findings indicate that transformational leaders inﬂuence the extent to which followers evaluate organizational goals as important and perceive them as attainable. Multiple mediation analysis revealed that these goal attributes transmit the effect of transformational leadership on followers’ job attitudes and proactive behavior. However, goal importance and goal attainability seem to be of differential importance for the different outcomes.","container-title":"Frontiers in Psychology","DOI":"10.3389/fpsyg.2018.02338","ISSN":"1664-1078","journalAbbreviation":"Front. Psychol.","language":"en","page":"2338","source":"DOI.org (Crossref)","title":"The Path Is the Goal: How Transformational Leaders Enhance Followers’ Job Attitudes and Proactive Behavior","title-short":"The Path Is the Goal","volume":"9","author":[{"family":"Steinmann","given":"Barbara"},{"family":"Klug","given":"Hannah J. P."},{"family":"Maier","given":"Günter W."}],"issued":{"date-parts":[["2018",11,29]]}}}],"schema":"https://github.com/citation-style-language/schema/raw/master/csl-citation.json"} </w:instrText>
      </w:r>
      <w:r w:rsidR="000E75BB">
        <w:rPr>
          <w:rFonts w:ascii="Times New Roman" w:eastAsia="Calibri" w:hAnsi="Times New Roman" w:cs="Times New Roman"/>
          <w:sz w:val="24"/>
          <w:szCs w:val="24"/>
        </w:rPr>
        <w:fldChar w:fldCharType="separate"/>
      </w:r>
      <w:r w:rsidR="000E75BB" w:rsidRPr="000E75BB">
        <w:rPr>
          <w:rFonts w:ascii="Times New Roman" w:hAnsi="Times New Roman" w:cs="Times New Roman"/>
          <w:sz w:val="24"/>
        </w:rPr>
        <w:t>(Kim &amp; Cruz, 2022; Rahyuda, n.d.; Steinmann et al., 2018)</w:t>
      </w:r>
      <w:r w:rsidR="000E75BB">
        <w:rPr>
          <w:rFonts w:ascii="Times New Roman" w:eastAsia="Calibri" w:hAnsi="Times New Roman" w:cs="Times New Roman"/>
          <w:sz w:val="24"/>
          <w:szCs w:val="24"/>
        </w:rPr>
        <w:fldChar w:fldCharType="end"/>
      </w:r>
      <w:r w:rsidRPr="004D6F4B">
        <w:rPr>
          <w:rFonts w:ascii="Times New Roman" w:eastAsia="Calibri" w:hAnsi="Times New Roman" w:cs="Times New Roman"/>
          <w:sz w:val="24"/>
          <w:szCs w:val="24"/>
        </w:rPr>
        <w:t>. The relationship-oriented nature of transformational leadership resonates with Buber's emphasis on authentic, interpersonal connections based on mutual respect and recognition</w:t>
      </w:r>
      <w:r w:rsidR="000E75BB">
        <w:rPr>
          <w:rFonts w:ascii="Times New Roman" w:eastAsia="Calibri" w:hAnsi="Times New Roman" w:cs="Times New Roman"/>
          <w:sz w:val="24"/>
          <w:szCs w:val="24"/>
        </w:rPr>
        <w:fldChar w:fldCharType="begin"/>
      </w:r>
      <w:r w:rsidR="000E75BB">
        <w:rPr>
          <w:rFonts w:ascii="Times New Roman" w:eastAsia="Calibri" w:hAnsi="Times New Roman" w:cs="Times New Roman"/>
          <w:sz w:val="24"/>
          <w:szCs w:val="24"/>
        </w:rPr>
        <w:instrText xml:space="preserve"> ADDIN ZOTERO_ITEM CSL_CITATION {"citationID":"qUjPVSe3","properties":{"formattedCitation":"(Mkumbata &amp; Nyangau, 2022)","plainCitation":"(Mkumbata &amp; Nyangau, 2022)","noteIndex":0},"citationItems":[{"id":43,"uris":["http://zotero.org/users/local/4izCrLGC/items/9Z6HR8PV"],"itemData":{"id":43,"type":"article-journal","abstract":"In intention of this paper is to outline Martin Buber’s ontological turning to the other through the development of his dialogical theory. This outline substantiates dialogue as an important element of religious leadership. Dialogue fosters the development of genuine relationships with others and with the world. It is the uncovering and creation of meaning through awareness of what is sacred in us, others, and the world. Buber’s theory provides us with the specific details of the art of turning to the other which can help us navigate our ways into dialogue. Human being must accept the fact of the existence of broken leadership which is caused by human beings themselves. Hence, the solution goes back to human being’s relationship. Since, society is grounded through relationships; therefore, human relationship must be restored to heal the broken religious leadership. I-Thou or subject to subject is the kind of relationship which can restore unity in an organization. The crisis of organization is caused by I-It or subject to object relationship, in which another person is treated as an object, and hence conflicts, mistrust, self-centred are caused to the organization. The peace of an advice which Martin Buber gives to all leaders is that the dignity of human person should be respected by being open to one another and by being treated equally as human being. Therefore, honest and sincere dialogue between man and man is a prerequisite to build an organization or society for the common good.","container-title":"East African Journal of Traditions, Culture and Religion","DOI":"10.37284/eajtcr.5.1.789","ISSN":"2707-5370, 2707-5362","issue":"1","journalAbbreviation":"East Afr. j. trad. cult. relig.","language":"en","license":"http://creativecommons.org/licenses/by/4.0","page":"69-79","source":"DOI.org (Crossref)","title":"The Relevance of Martin Buber’s Theory of Dialogue in Contemporary Religious Organization Leadership in Tanzania","volume":"5","author":[{"family":"Mkumbata","given":"Geoffrey C."},{"family":"Nyangau","given":"Dynesius"}],"issued":{"date-parts":[["2022",8,16]]}}}],"schema":"https://github.com/citation-style-language/schema/raw/master/csl-citation.json"} </w:instrText>
      </w:r>
      <w:r w:rsidR="000E75BB">
        <w:rPr>
          <w:rFonts w:ascii="Times New Roman" w:eastAsia="Calibri" w:hAnsi="Times New Roman" w:cs="Times New Roman"/>
          <w:sz w:val="24"/>
          <w:szCs w:val="24"/>
        </w:rPr>
        <w:fldChar w:fldCharType="separate"/>
      </w:r>
      <w:r w:rsidR="000E75BB" w:rsidRPr="000E75BB">
        <w:rPr>
          <w:rFonts w:ascii="Times New Roman" w:hAnsi="Times New Roman" w:cs="Times New Roman"/>
          <w:sz w:val="24"/>
        </w:rPr>
        <w:t>(Mkumbata &amp; Nyangau, 2022)</w:t>
      </w:r>
      <w:r w:rsidR="000E75BB">
        <w:rPr>
          <w:rFonts w:ascii="Times New Roman" w:eastAsia="Calibri" w:hAnsi="Times New Roman" w:cs="Times New Roman"/>
          <w:sz w:val="24"/>
          <w:szCs w:val="24"/>
        </w:rPr>
        <w:fldChar w:fldCharType="end"/>
      </w:r>
      <w:r w:rsidRPr="004D6F4B">
        <w:rPr>
          <w:rFonts w:ascii="Times New Roman" w:eastAsia="Calibri" w:hAnsi="Times New Roman" w:cs="Times New Roman"/>
          <w:sz w:val="24"/>
          <w:szCs w:val="24"/>
        </w:rPr>
        <w:t>.</w:t>
      </w:r>
    </w:p>
    <w:p w:rsidR="0093065F" w:rsidRPr="004D6F4B" w:rsidRDefault="000E75BB" w:rsidP="0093065F">
      <w:pPr>
        <w:spacing w:before="100" w:beforeAutospacing="1" w:after="100" w:afterAutospacing="1"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w:t>
      </w:r>
      <w:r w:rsidR="0093065F" w:rsidRPr="004D6F4B">
        <w:rPr>
          <w:rFonts w:ascii="Times New Roman" w:eastAsia="Calibri" w:hAnsi="Times New Roman" w:cs="Times New Roman"/>
          <w:sz w:val="24"/>
          <w:szCs w:val="24"/>
        </w:rPr>
        <w:t>ransformational leadership often highlight the significance of relational aspects, including trust, communication, and collaboration, which are central to Buber's Theory of Dialog</w:t>
      </w:r>
      <w:r w:rsidR="00DA4B5D">
        <w:rPr>
          <w:rFonts w:ascii="Times New Roman" w:eastAsia="Calibri" w:hAnsi="Times New Roman" w:cs="Times New Roman"/>
          <w:sz w:val="24"/>
          <w:szCs w:val="24"/>
        </w:rPr>
        <w:t>ue</w:t>
      </w:r>
      <w:r w:rsidR="00DA4B5D">
        <w:rPr>
          <w:rFonts w:ascii="Times New Roman" w:eastAsia="Calibri" w:hAnsi="Times New Roman" w:cs="Times New Roman"/>
          <w:sz w:val="24"/>
          <w:szCs w:val="24"/>
        </w:rPr>
        <w:fldChar w:fldCharType="begin"/>
      </w:r>
      <w:r w:rsidR="00DA4B5D">
        <w:rPr>
          <w:rFonts w:ascii="Times New Roman" w:eastAsia="Calibri" w:hAnsi="Times New Roman" w:cs="Times New Roman"/>
          <w:sz w:val="24"/>
          <w:szCs w:val="24"/>
        </w:rPr>
        <w:instrText xml:space="preserve"> ADDIN ZOTERO_ITEM CSL_CITATION {"citationID":"cBX69bEP","properties":{"formattedCitation":"(Givens, 2008; Kiplangat, 2024)","plainCitation":"(Givens, 2008; Kiplangat, 2024)","noteIndex":0},"citationItems":[{"id":21,"uris":["http://zotero.org/users/local/4izCrLGC/items/4K5V7CCS"],"itemData":{"id":21,"type":"article-journal","language":"en","source":"Zotero","title":"Transformational Leadership: The Impact on Organizational and Personal Outcomes","volume":"1","author":[{"family":"Givens","given":"Roger J"}],"issued":{"date-parts":[["2008"]]}}},{"id":26,"uris":["http://zotero.org/users/local/4izCrLGC/items/VBTQ8IVJ"],"itemData":{"id":26,"type":"article-journal","abstract":"Transformational leadership, focusing on vision, innovation, and empowerment, is gaining prominence in African higher education systems. As the continent navigates the challenges and opportunities of the 21st century, such as rapid technological advances, globalisation, and socio-economic inequalities, there is growing recognition that higher education institutions (HEIs) must play a pivotal role in preparing future leaders. Anchored on Kouze and Posner’s (2012) transformational leadership model, this paper explores the significance of transformational leadership in African higher education, examining how it can drive institutional change, enhance academic outcomes, and empower future generations. Through a review of existing literature, qualitative interviews with university leaders, and evidence-based case studies, the paper highlights critical principles of transformational leadership, its impact on African universities, and policy recommendations for its implementation. Although African higher education faces challenges such as resource constraints, political instability and government interference, brain drain, and equity, transformative leaders can mitigate these challenges by expanding digital learning and technological advancement, decolonising, and contextualising the curriculum, as well as facilitating global collaborations and partnerships. African governments must ensure that universities have the autonomy to implement innovative leadership strategies without undue political interference.","container-title":"Journal of Research and Academic Writing","DOI":"10.58721/jraw.v1i2.846","ISSN":"3007-5343","issue":"2","journalAbbreviation":"JRAW","language":"en","page":"65-73","source":"DOI.org (Crossref)","title":"Transformational Leadership in Higher Education: Empowering Africa's Future","title-short":"Transformational Leadership in Higher Education","volume":"1","author":[{"family":"Kiplangat","given":"Henry Kiptiony"}],"issued":{"date-parts":[["2024",12,4]]}}}],"schema":"https://github.com/citation-style-language/schema/raw/master/csl-citation.json"} </w:instrText>
      </w:r>
      <w:r w:rsidR="00DA4B5D">
        <w:rPr>
          <w:rFonts w:ascii="Times New Roman" w:eastAsia="Calibri" w:hAnsi="Times New Roman" w:cs="Times New Roman"/>
          <w:sz w:val="24"/>
          <w:szCs w:val="24"/>
        </w:rPr>
        <w:fldChar w:fldCharType="separate"/>
      </w:r>
      <w:r w:rsidR="00DA4B5D" w:rsidRPr="00DA4B5D">
        <w:rPr>
          <w:rFonts w:ascii="Times New Roman" w:hAnsi="Times New Roman" w:cs="Times New Roman"/>
          <w:sz w:val="24"/>
        </w:rPr>
        <w:t>(Givens, 2008; Kiplangat, 2024)</w:t>
      </w:r>
      <w:r w:rsidR="00DA4B5D">
        <w:rPr>
          <w:rFonts w:ascii="Times New Roman" w:eastAsia="Calibri" w:hAnsi="Times New Roman" w:cs="Times New Roman"/>
          <w:sz w:val="24"/>
          <w:szCs w:val="24"/>
        </w:rPr>
        <w:fldChar w:fldCharType="end"/>
      </w:r>
      <w:r w:rsidR="0093065F" w:rsidRPr="004D6F4B">
        <w:rPr>
          <w:rFonts w:ascii="Times New Roman" w:eastAsia="Calibri" w:hAnsi="Times New Roman" w:cs="Times New Roman"/>
          <w:sz w:val="24"/>
          <w:szCs w:val="24"/>
        </w:rPr>
        <w:t>. For example, research by Avolio, Bass, and Jung (1999) explored the impact of transformational leadership on organizational outcomes and found that leaders who engage in open, supportive communication and foster meaningful relationships with followers are more likely to inspire positive change and promote organizational effectiveness.</w:t>
      </w:r>
    </w:p>
    <w:p w:rsidR="0093065F" w:rsidRPr="004D6F4B"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Furthermore, studies have demonstrated the positive effects of transformational leadership on employee engagement, job satisfaction, and organizational c</w:t>
      </w:r>
      <w:r w:rsidR="000E75BB">
        <w:rPr>
          <w:rFonts w:ascii="Times New Roman" w:eastAsia="Calibri" w:hAnsi="Times New Roman" w:cs="Times New Roman"/>
          <w:sz w:val="24"/>
          <w:szCs w:val="24"/>
        </w:rPr>
        <w:t>ommitment</w:t>
      </w:r>
      <w:r w:rsidR="000E75BB">
        <w:rPr>
          <w:rFonts w:ascii="Times New Roman" w:eastAsia="Calibri" w:hAnsi="Times New Roman" w:cs="Times New Roman"/>
          <w:sz w:val="24"/>
          <w:szCs w:val="24"/>
        </w:rPr>
        <w:fldChar w:fldCharType="begin"/>
      </w:r>
      <w:r w:rsidR="000E75BB">
        <w:rPr>
          <w:rFonts w:ascii="Times New Roman" w:eastAsia="Calibri" w:hAnsi="Times New Roman" w:cs="Times New Roman"/>
          <w:sz w:val="24"/>
          <w:szCs w:val="24"/>
        </w:rPr>
        <w:instrText xml:space="preserve"> ADDIN ZOTERO_ITEM CSL_CITATION {"citationID":"iDYgTDr3","properties":{"formattedCitation":"(Avolio et al., n.d.; Givens, 2008; Lai et al., 2020)","plainCitation":"(Avolio et al., n.d.; Givens, 2008; Lai et al., 2020)","noteIndex":0},"citationItems":[{"id":78,"uris":["http://zotero.org/users/local/4izCrLGC/items/XBVLC472"],"itemData":{"id":78,"type":"article-journal","language":"en","source":"Zotero","title":"Re-examining the components of transformational and transactional leadership using the Multifactor Leadership Questionnaire","author":[{"family":"Avolio","given":"Bruce J"},{"family":"Bass","given":"Bernard M"},{"family":"Jung","given":"Dong I"}]}},{"id":21,"uris":["http://zotero.org/users/local/4izCrLGC/items/4K5V7CCS"],"itemData":{"id":21,"type":"article-journal","language":"en","source":"Zotero","title":"Transformational Leadership: The Impact on Organizational and Personal Outcomes","volume":"1","author":[{"family":"Givens","given":"Roger J"}],"issued":{"date-parts":[["2008"]]}}},{"id":45,"uris":["http://zotero.org/users/local/4izCrLGC/items/QP2RFQG9"],"itemData":{"id":45,"type":"article-journal","abstract":"This study proposed that transformational leaders use various behaviors to provoke followers’ organizationally beneficial behaviors (e.g., better task performance and helping behaviors) through ignition of followers’ work engagement. That is, employees who inspired by transformational leadership are more likely to immerse themselves in the work, and, in turn, this is likely to result in better task performance and helping behaviors. In this study, we adopted a multitemporal and multisource research design to reduce the consideration of common method variance. Hypotheses were tested on a sample of 507 nurses working in 44 teams. The hierarchical linear regression analysis showed that, after controlling for several relevant variables (e.g., leader–member exchange [LMX], role-based self-efficacy, and transactional leadership) and several participants’ demographic variables (e.g., gender, age, and education), work engagement still mediates the positive relationship among transformational leadership, job performance, and helping behavior. Strengths, limitations, practical implications, and directions for future research are discussed.","container-title":"Sage Open","DOI":"10.1177/2158244019899085","ISSN":"2158-2440, 2158-2440","issue":"1","journalAbbreviation":"Sage Open","language":"en","page":"2158244019899085","source":"DOI.org (Crossref)","title":"Transformational Leadership and Job Performance: The Mediating Role of Work Engagement","title-short":"Transformational Leadership and Job Performance","volume":"10","author":[{"family":"Lai","given":"Fong-Yi"},{"family":"Tang","given":"Hui-Chuan"},{"family":"Lu","given":"Szu-Chi"},{"family":"Lee","given":"Yu-Chin"},{"family":"Lin","given":"Cheng-Chen"}],"issued":{"date-parts":[["2020",1]]}}}],"schema":"https://github.com/citation-style-language/schema/raw/master/csl-citation.json"} </w:instrText>
      </w:r>
      <w:r w:rsidR="000E75BB">
        <w:rPr>
          <w:rFonts w:ascii="Times New Roman" w:eastAsia="Calibri" w:hAnsi="Times New Roman" w:cs="Times New Roman"/>
          <w:sz w:val="24"/>
          <w:szCs w:val="24"/>
        </w:rPr>
        <w:fldChar w:fldCharType="separate"/>
      </w:r>
      <w:r w:rsidR="000E75BB" w:rsidRPr="000E75BB">
        <w:rPr>
          <w:rFonts w:ascii="Times New Roman" w:hAnsi="Times New Roman" w:cs="Times New Roman"/>
          <w:sz w:val="24"/>
        </w:rPr>
        <w:t>(Avolio et al., n.d.; Givens, 2008; Lai et al., 2020)</w:t>
      </w:r>
      <w:r w:rsidR="000E75BB">
        <w:rPr>
          <w:rFonts w:ascii="Times New Roman" w:eastAsia="Calibri" w:hAnsi="Times New Roman" w:cs="Times New Roman"/>
          <w:sz w:val="24"/>
          <w:szCs w:val="24"/>
        </w:rPr>
        <w:fldChar w:fldCharType="end"/>
      </w:r>
      <w:r w:rsidRPr="004D6F4B">
        <w:rPr>
          <w:rFonts w:ascii="Times New Roman" w:eastAsia="Calibri" w:hAnsi="Times New Roman" w:cs="Times New Roman"/>
          <w:sz w:val="24"/>
          <w:szCs w:val="24"/>
        </w:rPr>
        <w:t>. By creating a supportive and empowering work environment, transformational leaders encourage dialogue, collaboration, and innovation, which are essential components of Buber's Theory of Dialogue.</w:t>
      </w:r>
    </w:p>
    <w:p w:rsidR="0093065F" w:rsidRPr="004D6F4B"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Martin Buber's philosophy, particularly his concept of "I-Thou" relationships, offers valuable insights into the relational dynamics inherent in transformational leadership</w:t>
      </w:r>
      <w:r w:rsidR="00DA4B5D">
        <w:rPr>
          <w:rFonts w:ascii="Times New Roman" w:eastAsia="Calibri" w:hAnsi="Times New Roman" w:cs="Times New Roman"/>
          <w:sz w:val="24"/>
          <w:szCs w:val="24"/>
        </w:rPr>
        <w:fldChar w:fldCharType="begin"/>
      </w:r>
      <w:r w:rsidR="00DA4B5D">
        <w:rPr>
          <w:rFonts w:ascii="Times New Roman" w:eastAsia="Calibri" w:hAnsi="Times New Roman" w:cs="Times New Roman"/>
          <w:sz w:val="24"/>
          <w:szCs w:val="24"/>
        </w:rPr>
        <w:instrText xml:space="preserve"> ADDIN ZOTERO_ITEM CSL_CITATION {"citationID":"Z7P0OWIT","properties":{"formattedCitation":"(Mkumbata &amp; Nyangau, 2022; Reitz, n.d.)","plainCitation":"(Mkumbata &amp; Nyangau, 2022; Reitz, n.d.)","noteIndex":0},"citationItems":[{"id":43,"uris":["http://zotero.org/users/local/4izCrLGC/items/9Z6HR8PV"],"itemData":{"id":43,"type":"article-journal","abstract":"In intention of this paper is to outline Martin Buber’s ontological turning to the other through the development of his dialogical theory. This outline substantiates dialogue as an important element of religious leadership. Dialogue fosters the development of genuine relationships with others and with the world. It is the uncovering and creation of meaning through awareness of what is sacred in us, others, and the world. Buber’s theory provides us with the specific details of the art of turning to the other which can help us navigate our ways into dialogue. Human being must accept the fact of the existence of broken leadership which is caused by human beings themselves. Hence, the solution goes back to human being’s relationship. Since, society is grounded through relationships; therefore, human relationship must be restored to heal the broken religious leadership. I-Thou or subject to subject is the kind of relationship which can restore unity in an organization. The crisis of organization is caused by I-It or subject to object relationship, in which another person is treated as an object, and hence conflicts, mistrust, self-centred are caused to the organization. The peace of an advice which Martin Buber gives to all leaders is that the dignity of human person should be respected by being open to one another and by being treated equally as human being. Therefore, honest and sincere dialogue between man and man is a prerequisite to build an organization or society for the common good.","container-title":"East African Journal of Traditions, Culture and Religion","DOI":"10.37284/eajtcr.5.1.789","ISSN":"2707-5370, 2707-5362","issue":"1","journalAbbreviation":"East Afr. j. trad. cult. relig.","language":"en","license":"http://creativecommons.org/licenses/by/4.0","page":"69-79","source":"DOI.org (Crossref)","title":"The Relevance of Martin Buber’s Theory of Dialogue in Contemporary Religious Organization Leadership in Tanzania","volume":"5","author":[{"family":"Mkumbata","given":"Geoffrey C."},{"family":"Nyangau","given":"Dynesius"}],"issued":{"date-parts":[["2022",8,16]]}}},{"id":129,"uris":["http://zotero.org/users/local/4izCrLGC/items/UUXQ3VMQ"],"itemData":{"id":129,"type":"article-journal","abstract":"This thesis explores the possibility of dialogue between leader and follower in order to further develop the theory and practice of relational leadership. It draws from and contributes to Relational Leadership Theory (Uhl-Bien 2006) and Buber’s concept of ‘IThou’ dialogue (Buber 1958). Using first-person and co-operative inquiry methods (Reason and Bradbury 2008b) the ‘space between’ (Bradbury and Lichtenstein 2000, Buber 1958) leader and follower is explored in order to reveal the complexities inherent within leadership relations.","language":"en","source":"Zotero","title":"How does Martin Buber’s concept of I-Thou dialogue inform the theory and practice of Relational Leadership?","author":[{"family":"Reitz","given":"Megan"}]}}],"schema":"https://github.com/citation-style-language/schema/raw/master/csl-citation.json"} </w:instrText>
      </w:r>
      <w:r w:rsidR="00DA4B5D">
        <w:rPr>
          <w:rFonts w:ascii="Times New Roman" w:eastAsia="Calibri" w:hAnsi="Times New Roman" w:cs="Times New Roman"/>
          <w:sz w:val="24"/>
          <w:szCs w:val="24"/>
        </w:rPr>
        <w:fldChar w:fldCharType="separate"/>
      </w:r>
      <w:r w:rsidR="00DA4B5D" w:rsidRPr="00DA4B5D">
        <w:rPr>
          <w:rFonts w:ascii="Times New Roman" w:hAnsi="Times New Roman" w:cs="Times New Roman"/>
          <w:sz w:val="24"/>
        </w:rPr>
        <w:t>(Mkumbata &amp; Nyangau, 2022; Reitz, n.d.)</w:t>
      </w:r>
      <w:r w:rsidR="00DA4B5D">
        <w:rPr>
          <w:rFonts w:ascii="Times New Roman" w:eastAsia="Calibri" w:hAnsi="Times New Roman" w:cs="Times New Roman"/>
          <w:sz w:val="24"/>
          <w:szCs w:val="24"/>
        </w:rPr>
        <w:fldChar w:fldCharType="end"/>
      </w:r>
      <w:r w:rsidRPr="004D6F4B">
        <w:rPr>
          <w:rFonts w:ascii="Times New Roman" w:eastAsia="Calibri" w:hAnsi="Times New Roman" w:cs="Times New Roman"/>
          <w:sz w:val="24"/>
          <w:szCs w:val="24"/>
        </w:rPr>
        <w:t xml:space="preserve">. While empirical research directly linking Buber's philosophy to transformational leadership is limited, several studies have explored the theoretical connections </w:t>
      </w:r>
      <w:r w:rsidRPr="004D6F4B">
        <w:rPr>
          <w:rFonts w:ascii="Times New Roman" w:eastAsia="Calibri" w:hAnsi="Times New Roman" w:cs="Times New Roman"/>
          <w:sz w:val="24"/>
          <w:szCs w:val="24"/>
        </w:rPr>
        <w:lastRenderedPageBreak/>
        <w:t>and practical implications of integrating Buber's ideas into leadership practices</w:t>
      </w:r>
      <w:r w:rsidR="00DA4B5D">
        <w:rPr>
          <w:rFonts w:ascii="Times New Roman" w:eastAsia="Calibri" w:hAnsi="Times New Roman" w:cs="Times New Roman"/>
          <w:sz w:val="24"/>
          <w:szCs w:val="24"/>
        </w:rPr>
        <w:fldChar w:fldCharType="begin"/>
      </w:r>
      <w:r w:rsidR="00DA4B5D">
        <w:rPr>
          <w:rFonts w:ascii="Times New Roman" w:eastAsia="Calibri" w:hAnsi="Times New Roman" w:cs="Times New Roman"/>
          <w:sz w:val="24"/>
          <w:szCs w:val="24"/>
        </w:rPr>
        <w:instrText xml:space="preserve"> ADDIN ZOTERO_ITEM CSL_CITATION {"citationID":"B8n4v4dp","properties":{"formattedCitation":"(Czubaroff, 2000; MacNeilley et al., 1998)","plainCitation":"(Czubaroff, 2000; MacNeilley et al., 1998)","noteIndex":0},"citationItems":[{"id":124,"uris":["http://zotero.org/users/local/4izCrLGC/items/SM3ZWXAW"],"itemData":{"id":124,"type":"article-journal","container-title":"Quarterly Journal of Speech","DOI":"10.1080/00335630009384288","ISSN":"0033-5630, 1479-5779","issue":"2","journalAbbreviation":"Quarterly Journal of Speech","language":"en","page":"168-189","source":"DOI.org (Crossref)","title":"Dialogical rhetoric: An application of martin Buber's philosophy of dialogue","title-short":"Dialogical rhetoric","volume":"86","author":[{"family":"Czubaroff","given":"Jeanine"}],"issued":{"date-parts":[["2000",5]]}}},{"id":28,"uris":["http://zotero.org/users/local/4izCrLGC/items/2NFH8TA7"],"itemData":{"id":28,"type":"article-journal","container-title":"Language","DOI":"10.2307/417942","ISSN":"00978507","issue":"2","journalAbbreviation":"Language","language":"en","page":"444","source":"DOI.org (Crossref)","title":"Opening Dialogue: Understanding the Dynamics of Language and Learning in the English Classroom","title-short":"Opening Dialogue","volume":"74","author":[{"family":"MacNeilley","given":"Lisa H."},{"family":"Nystrand","given":"Martin"},{"family":"Gamoran","given":"Adam"},{"family":"Kachur","given":"Robert"},{"family":"Prendergast","given":"Catherine"}],"issued":{"date-parts":[["1998",6]]}}}],"schema":"https://github.com/citation-style-language/schema/raw/master/csl-citation.json"} </w:instrText>
      </w:r>
      <w:r w:rsidR="00DA4B5D">
        <w:rPr>
          <w:rFonts w:ascii="Times New Roman" w:eastAsia="Calibri" w:hAnsi="Times New Roman" w:cs="Times New Roman"/>
          <w:sz w:val="24"/>
          <w:szCs w:val="24"/>
        </w:rPr>
        <w:fldChar w:fldCharType="separate"/>
      </w:r>
      <w:r w:rsidR="00DA4B5D" w:rsidRPr="00DA4B5D">
        <w:rPr>
          <w:rFonts w:ascii="Times New Roman" w:hAnsi="Times New Roman" w:cs="Times New Roman"/>
          <w:sz w:val="24"/>
        </w:rPr>
        <w:t>(Czubaroff, 2000; MacNeilley et al., 1998)</w:t>
      </w:r>
      <w:r w:rsidR="00DA4B5D">
        <w:rPr>
          <w:rFonts w:ascii="Times New Roman" w:eastAsia="Calibri" w:hAnsi="Times New Roman" w:cs="Times New Roman"/>
          <w:sz w:val="24"/>
          <w:szCs w:val="24"/>
        </w:rPr>
        <w:fldChar w:fldCharType="end"/>
      </w:r>
      <w:r w:rsidRPr="004D6F4B">
        <w:rPr>
          <w:rFonts w:ascii="Times New Roman" w:eastAsia="Calibri" w:hAnsi="Times New Roman" w:cs="Times New Roman"/>
          <w:sz w:val="24"/>
          <w:szCs w:val="24"/>
        </w:rPr>
        <w:t>.</w:t>
      </w:r>
    </w:p>
    <w:p w:rsidR="0093065F" w:rsidRPr="004D6F4B"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One strand of research focuses on the relational aspects of transformational leadership, emphasizing the importance of mutual respect, trust, and authenticity in leader-follower interactions</w:t>
      </w:r>
      <w:r w:rsidR="00DA4B5D">
        <w:rPr>
          <w:rFonts w:ascii="Times New Roman" w:eastAsia="Calibri" w:hAnsi="Times New Roman" w:cs="Times New Roman"/>
          <w:sz w:val="24"/>
          <w:szCs w:val="24"/>
        </w:rPr>
        <w:fldChar w:fldCharType="begin"/>
      </w:r>
      <w:r w:rsidR="00DA4B5D">
        <w:rPr>
          <w:rFonts w:ascii="Times New Roman" w:eastAsia="Calibri" w:hAnsi="Times New Roman" w:cs="Times New Roman"/>
          <w:sz w:val="24"/>
          <w:szCs w:val="24"/>
        </w:rPr>
        <w:instrText xml:space="preserve"> ADDIN ZOTERO_ITEM CSL_CITATION {"citationID":"ZVeTa1Dt","properties":{"formattedCitation":"(Calandria, 2025; Czubaroff, 2000; Pauly, 2022)","plainCitation":"(Calandria, 2025; Czubaroff, 2000; Pauly, 2022)","noteIndex":0},"citationItems":[{"id":90,"uris":["http://zotero.org/users/local/4izCrLGC/items/5T3GXQQT"],"itemData":{"id":90,"type":"article-journal","abstract":"Care coordination among patients with mental illness can be challenging if not extremely draining and difficult because of the intellectual, social limitations, educational and emotional fragility of the population that healthcare providers must navigate during the care encounter. Both therapeutic and care coordination processes “requires some steady conception of the fully human.” That a successful care coordination needs to have a good understanding of what is meant to be a human person. This is exactly what Buber’s theory of the human person “offers and why his work has proven so valuable to clinicians.” Custodialism has been popular and was considered as the norm for quite some time during the delivery process within the behavioral health units. However, this approach resulted in depersonalization of patients and has encouraged dependency and powerlessness. Today, the new care coordination model calls for the transformation of behavioral units into therapeutic community wherein “the person-to-person encounter is enhanced and sustained through a revitalized institutional environment.” The “I- Thou” theory of Buber presents a scientific and sociological approach that has a deeper implication in clinical practice with greater emphasis on care and rehabilitation rather than control and custody in psychiatric medical treatment.","container-title":"SSRN Electronic Journal","DOI":"10.2139/ssrn.5122526","ISSN":"1556-5068","journalAbbreviation":"SSRN Journal","language":"en","source":"DOI.org (Crossref)","title":"Understanding Martin Buber's \"I-Thou\" Theory in the Care Coordination of Patients with Mental Illness","URL":"https://www.ssrn.com/abstract=5122526","author":[{"family":"Calandria","given":"Rene"}],"accessed":{"date-parts":[["2025",4,8]]},"issued":{"date-parts":[["2025"]]}}},{"id":124,"uris":["http://zotero.org/users/local/4izCrLGC/items/SM3ZWXAW"],"itemData":{"id":124,"type":"article-journal","container-title":"Quarterly Journal of Speech","DOI":"10.1080/00335630009384288","ISSN":"0033-5630, 1479-5779","issue":"2","journalAbbreviation":"Quarterly Journal of Speech","language":"en","page":"168-189","source":"DOI.org (Crossref)","title":"Dialogical rhetoric: An application of martin Buber's philosophy of dialogue","title-short":"Dialogical rhetoric","volume":"86","author":[{"family":"Czubaroff","given":"Jeanine"}],"issued":{"date-parts":[["2000",5]]}}},{"id":92,"uris":["http://zotero.org/users/local/4izCrLGC/items/AJF95UVQ"],"itemData":{"id":92,"type":"article-journal","abstract":"Societal polarization has given rise to opposing groups that fight each other as enemies and that have very different ideas about what should be done and about what is the case. This article investigates what tools there are in the philosophy of Martin Buber to address this societal polarization. Buber’s notion of community, the relationship between means and ends, his opposition to the political principle, the notion of an I-Thou dialogue and his conception of truth are presented as relevant for overcoming societal polarization. The article also presents the case of Daryl Davis as manifesting some of these Buberian principles.","container-title":"Philosophy &amp; Social Criticism","DOI":"10.1177/01914537211017571","ISSN":"0191-4537, 1461-734X","issue":"3","journalAbbreviation":"Philosophy &amp; Social Criticism","language":"en","page":"437-456","source":"DOI.org (Crossref)","title":"Beyond the political principle: Applying Martin Buber’s philosophy to societal polarization","title-short":"Beyond the political principle","volume":"48","author":[{"family":"Pauly","given":"Marc"}],"issued":{"date-parts":[["2022",3]]}}}],"schema":"https://github.com/citation-style-language/schema/raw/master/csl-citation.json"} </w:instrText>
      </w:r>
      <w:r w:rsidR="00DA4B5D">
        <w:rPr>
          <w:rFonts w:ascii="Times New Roman" w:eastAsia="Calibri" w:hAnsi="Times New Roman" w:cs="Times New Roman"/>
          <w:sz w:val="24"/>
          <w:szCs w:val="24"/>
        </w:rPr>
        <w:fldChar w:fldCharType="separate"/>
      </w:r>
      <w:r w:rsidR="00DA4B5D" w:rsidRPr="00DA4B5D">
        <w:rPr>
          <w:rFonts w:ascii="Times New Roman" w:hAnsi="Times New Roman" w:cs="Times New Roman"/>
          <w:sz w:val="24"/>
        </w:rPr>
        <w:t>(Calandria, 2025; Czubaroff, 2000; Pauly, 2022)</w:t>
      </w:r>
      <w:r w:rsidR="00DA4B5D">
        <w:rPr>
          <w:rFonts w:ascii="Times New Roman" w:eastAsia="Calibri" w:hAnsi="Times New Roman" w:cs="Times New Roman"/>
          <w:sz w:val="24"/>
          <w:szCs w:val="24"/>
        </w:rPr>
        <w:fldChar w:fldCharType="end"/>
      </w:r>
      <w:r w:rsidRPr="004D6F4B">
        <w:rPr>
          <w:rFonts w:ascii="Times New Roman" w:eastAsia="Calibri" w:hAnsi="Times New Roman" w:cs="Times New Roman"/>
          <w:sz w:val="24"/>
          <w:szCs w:val="24"/>
        </w:rPr>
        <w:t xml:space="preserve">. Buber's notion of "I-Thou" relationships, characterized by genuine, reciprocal encounters between individuals, resonates with the relational dimensions </w:t>
      </w:r>
      <w:r w:rsidR="00DA4B5D">
        <w:rPr>
          <w:rFonts w:ascii="Times New Roman" w:eastAsia="Calibri" w:hAnsi="Times New Roman" w:cs="Times New Roman"/>
          <w:sz w:val="24"/>
          <w:szCs w:val="24"/>
        </w:rPr>
        <w:t xml:space="preserve">of transformational leadership. </w:t>
      </w:r>
      <w:r w:rsidRPr="004D6F4B">
        <w:rPr>
          <w:rFonts w:ascii="Times New Roman" w:eastAsia="Calibri" w:hAnsi="Times New Roman" w:cs="Times New Roman"/>
          <w:sz w:val="24"/>
          <w:szCs w:val="24"/>
        </w:rPr>
        <w:t>Empirical studies have shown that leaders who foster positive, supportive relationships with followers are more likely to inspire commitment, promote innovation, and achieve organizational goals (Avolio et al., 1999; Podsakoff et al., 1990).</w:t>
      </w:r>
    </w:p>
    <w:p w:rsidR="003267F8"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Furthermore, research has explored the role of dialogue and communication in transformational leadership processes. Buber's emphasis on open, authentic dialogue aligns with transformational leaders' focus on inspirational motivation, intellectual stimulation, and individualized consideration (Bass &amp; Avolio, 1997; Gardner &amp; Avolio, 1998). Empirical studies have demonstrated that effective communication strategies, such as active listening, feedback, and shared visioning, are essential components of transformational leadership behavior (Avolio et al., 1999; Bass, 1999).</w:t>
      </w:r>
    </w:p>
    <w:p w:rsidR="0093065F" w:rsidRPr="001E696F" w:rsidRDefault="003267F8" w:rsidP="0093065F">
      <w:pPr>
        <w:spacing w:before="100" w:beforeAutospacing="1" w:after="100" w:afterAutospacing="1"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Method</w:t>
      </w:r>
    </w:p>
    <w:p w:rsidR="0093065F" w:rsidRPr="001E696F" w:rsidRDefault="001E696F" w:rsidP="0093065F">
      <w:pPr>
        <w:spacing w:before="100" w:beforeAutospacing="1" w:after="100" w:afterAutospacing="1" w:line="360" w:lineRule="auto"/>
        <w:jc w:val="both"/>
        <w:rPr>
          <w:rFonts w:ascii="Times New Roman" w:eastAsia="Calibri" w:hAnsi="Times New Roman" w:cs="Times New Roman"/>
          <w:b/>
          <w:sz w:val="24"/>
          <w:szCs w:val="24"/>
        </w:rPr>
      </w:pPr>
      <w:r w:rsidRPr="001E696F">
        <w:rPr>
          <w:rFonts w:ascii="Times New Roman" w:eastAsia="Calibri" w:hAnsi="Times New Roman" w:cs="Times New Roman"/>
          <w:b/>
          <w:sz w:val="24"/>
          <w:szCs w:val="24"/>
        </w:rPr>
        <w:t>Study Design</w:t>
      </w:r>
    </w:p>
    <w:p w:rsidR="001E696F" w:rsidRDefault="001E696F" w:rsidP="001E696F">
      <w:pPr>
        <w:spacing w:before="100" w:beforeAutospacing="1" w:after="100" w:afterAutospacing="1" w:line="360" w:lineRule="auto"/>
        <w:jc w:val="both"/>
        <w:rPr>
          <w:rFonts w:ascii="Times New Roman" w:eastAsia="Times New Roman" w:hAnsi="Times New Roman" w:cs="Times New Roman"/>
          <w:sz w:val="24"/>
          <w:szCs w:val="24"/>
        </w:rPr>
      </w:pPr>
      <w:r w:rsidRPr="001E696F">
        <w:rPr>
          <w:rFonts w:ascii="Times New Roman" w:eastAsia="Times New Roman" w:hAnsi="Times New Roman" w:cs="Times New Roman"/>
          <w:sz w:val="24"/>
          <w:szCs w:val="24"/>
        </w:rPr>
        <w:t>In conducting this study, a cross-sectional research design was considered. This research design enabled the researcher to collect data from a population at a specific point in time (Creswell, 2014). Furthermore, according to Sedgwick (2014), the design is suitable for determining the relationship between independent variables and a dependent variable. Based on pragmatic assumptions, this study used a mixed-methods approach.</w:t>
      </w:r>
    </w:p>
    <w:p w:rsidR="001E696F" w:rsidRDefault="001E696F" w:rsidP="001E696F">
      <w:pPr>
        <w:spacing w:before="100" w:beforeAutospacing="1" w:after="100" w:afterAutospacing="1" w:line="360" w:lineRule="auto"/>
        <w:jc w:val="both"/>
        <w:rPr>
          <w:rFonts w:ascii="Times New Roman" w:eastAsia="Times New Roman" w:hAnsi="Times New Roman" w:cs="Times New Roman"/>
          <w:sz w:val="24"/>
          <w:szCs w:val="24"/>
        </w:rPr>
      </w:pPr>
      <w:r w:rsidRPr="004D6F4B">
        <w:rPr>
          <w:rFonts w:ascii="Times New Roman" w:eastAsia="Times New Roman" w:hAnsi="Times New Roman" w:cs="Times New Roman"/>
          <w:sz w:val="24"/>
          <w:szCs w:val="24"/>
        </w:rPr>
        <w:t xml:space="preserve">This study employed mixed methods (quantitative and qualitative). The mixed-methods approach utilized in this study was based on pragmatic assumptions. Research philosophy studies grounded in pragmatism can integrate a range of research techniques, including quantitative, qualitative, and action research. Additionally, the study was problem-focused, pluralist, and centered on real-world </w:t>
      </w:r>
      <w:r w:rsidRPr="004D6F4B">
        <w:rPr>
          <w:rFonts w:ascii="Times New Roman" w:eastAsia="Times New Roman" w:hAnsi="Times New Roman" w:cs="Times New Roman"/>
          <w:sz w:val="24"/>
          <w:szCs w:val="24"/>
        </w:rPr>
        <w:lastRenderedPageBreak/>
        <w:t>applications, which is consistent with the core beliefs of pragmatism. Therefore, the decision to use a cross-sectional research design was warranted</w:t>
      </w:r>
      <w:r>
        <w:rPr>
          <w:rFonts w:ascii="Times New Roman" w:eastAsia="Times New Roman" w:hAnsi="Times New Roman" w:cs="Times New Roman"/>
          <w:sz w:val="24"/>
          <w:szCs w:val="24"/>
        </w:rPr>
        <w:t>.</w:t>
      </w:r>
    </w:p>
    <w:p w:rsidR="001E696F" w:rsidRPr="001E696F" w:rsidRDefault="001E696F" w:rsidP="001E696F">
      <w:pPr>
        <w:keepNext/>
        <w:keepLines/>
        <w:spacing w:before="40" w:after="0" w:line="360" w:lineRule="auto"/>
        <w:outlineLvl w:val="1"/>
        <w:rPr>
          <w:rFonts w:ascii="Times New Roman" w:eastAsia="Times New Roman" w:hAnsi="Times New Roman" w:cs="Times New Roman"/>
          <w:b/>
          <w:sz w:val="26"/>
          <w:szCs w:val="26"/>
        </w:rPr>
      </w:pPr>
      <w:bookmarkStart w:id="4" w:name="_Toc191581261"/>
      <w:r>
        <w:rPr>
          <w:rFonts w:ascii="Times New Roman" w:eastAsia="Times New Roman" w:hAnsi="Times New Roman" w:cs="Times New Roman"/>
          <w:b/>
          <w:sz w:val="26"/>
          <w:szCs w:val="26"/>
        </w:rPr>
        <w:t>Study</w:t>
      </w:r>
      <w:r w:rsidRPr="001E696F">
        <w:rPr>
          <w:rFonts w:ascii="Times New Roman" w:eastAsia="Times New Roman" w:hAnsi="Times New Roman" w:cs="Times New Roman"/>
          <w:b/>
          <w:sz w:val="26"/>
          <w:szCs w:val="26"/>
        </w:rPr>
        <w:t xml:space="preserve"> Population</w:t>
      </w:r>
      <w:bookmarkEnd w:id="4"/>
    </w:p>
    <w:p w:rsidR="001E696F" w:rsidRDefault="001E696F" w:rsidP="001E696F">
      <w:pPr>
        <w:spacing w:before="100" w:beforeAutospacing="1" w:after="100" w:afterAutospacing="1" w:line="360" w:lineRule="auto"/>
        <w:contextualSpacing/>
        <w:jc w:val="both"/>
        <w:rPr>
          <w:rFonts w:ascii="Times New Roman" w:eastAsia="Times New Roman" w:hAnsi="Times New Roman" w:cs="Times New Roman"/>
          <w:b/>
          <w:sz w:val="24"/>
          <w:szCs w:val="24"/>
        </w:rPr>
      </w:pPr>
      <w:r w:rsidRPr="001E696F">
        <w:rPr>
          <w:rFonts w:ascii="Times New Roman" w:hAnsi="Times New Roman" w:cs="Times New Roman"/>
          <w:sz w:val="24"/>
          <w:szCs w:val="24"/>
        </w:rPr>
        <w:t>All employees at St. Augustine University of Tanzania formed the population of this study. The target population was 1,400 employees who were on the roll by the end of the year 2023, as stated by the Office of the Human Resources Director at St. Augustine University of Tanzania</w:t>
      </w:r>
      <w:r>
        <w:rPr>
          <w:rFonts w:ascii="Times New Roman" w:hAnsi="Times New Roman" w:cs="Times New Roman"/>
          <w:sz w:val="24"/>
          <w:szCs w:val="24"/>
        </w:rPr>
        <w:t>.</w:t>
      </w:r>
    </w:p>
    <w:p w:rsidR="001E696F" w:rsidRPr="001E696F" w:rsidRDefault="001E696F" w:rsidP="001E696F">
      <w:pPr>
        <w:spacing w:before="100" w:beforeAutospacing="1" w:after="100" w:afterAutospacing="1" w:line="360" w:lineRule="auto"/>
        <w:contextualSpacing/>
        <w:jc w:val="both"/>
        <w:rPr>
          <w:rFonts w:ascii="Times New Roman" w:eastAsia="Times New Roman" w:hAnsi="Times New Roman" w:cs="Times New Roman"/>
          <w:b/>
          <w:sz w:val="24"/>
          <w:szCs w:val="24"/>
        </w:rPr>
      </w:pPr>
    </w:p>
    <w:p w:rsidR="001E696F" w:rsidRDefault="001E696F" w:rsidP="0093065F">
      <w:pPr>
        <w:spacing w:before="100" w:beforeAutospacing="1" w:after="100" w:afterAutospacing="1" w:line="360" w:lineRule="auto"/>
        <w:jc w:val="both"/>
        <w:rPr>
          <w:rFonts w:ascii="Times New Roman" w:eastAsia="Times New Roman" w:hAnsi="Times New Roman" w:cs="Times New Roman"/>
          <w:b/>
          <w:sz w:val="24"/>
          <w:szCs w:val="24"/>
        </w:rPr>
      </w:pPr>
      <w:r w:rsidRPr="001E696F">
        <w:rPr>
          <w:rFonts w:ascii="Times New Roman" w:eastAsia="Times New Roman" w:hAnsi="Times New Roman" w:cs="Times New Roman"/>
          <w:b/>
          <w:sz w:val="24"/>
          <w:szCs w:val="24"/>
        </w:rPr>
        <w:t>Sampling Procedures</w:t>
      </w:r>
    </w:p>
    <w:p w:rsidR="001E696F" w:rsidRPr="001E696F" w:rsidRDefault="001E696F" w:rsidP="001E696F">
      <w:pPr>
        <w:spacing w:after="0" w:line="360" w:lineRule="auto"/>
        <w:jc w:val="both"/>
        <w:rPr>
          <w:rFonts w:ascii="Times New Roman" w:eastAsia="Calibri" w:hAnsi="Times New Roman" w:cs="Times New Roman"/>
          <w:sz w:val="24"/>
          <w:szCs w:val="24"/>
        </w:rPr>
      </w:pPr>
      <w:r w:rsidRPr="001E696F">
        <w:rPr>
          <w:rFonts w:ascii="Times New Roman" w:eastAsia="Calibri" w:hAnsi="Times New Roman" w:cs="Times New Roman"/>
          <w:sz w:val="24"/>
          <w:szCs w:val="24"/>
        </w:rPr>
        <w:t xml:space="preserve">The researcher used convenience sampling to gather information from the respondents working at St. Augustine University of Tanzania. Convenience sampling, a special type of non-probability sampling, relied on collecting data from population members who were conveniently available to participate in the study. For the managerial level, the researcher used a qualitative approach to gather information, while a quantitative approach was used to gather information from some lecturers and students. </w:t>
      </w:r>
    </w:p>
    <w:p w:rsidR="001E696F" w:rsidRPr="001E696F" w:rsidRDefault="001E696F" w:rsidP="001E696F">
      <w:pPr>
        <w:keepNext/>
        <w:keepLines/>
        <w:spacing w:before="40" w:after="0" w:line="360" w:lineRule="auto"/>
        <w:outlineLvl w:val="1"/>
        <w:rPr>
          <w:rFonts w:ascii="Times New Roman" w:eastAsia="Times New Roman" w:hAnsi="Times New Roman" w:cs="Times New Roman"/>
          <w:b/>
          <w:sz w:val="26"/>
          <w:szCs w:val="26"/>
        </w:rPr>
      </w:pPr>
      <w:bookmarkStart w:id="5" w:name="_Toc191581263"/>
      <w:r w:rsidRPr="001E696F">
        <w:rPr>
          <w:rFonts w:ascii="Times New Roman" w:eastAsia="Times New Roman" w:hAnsi="Times New Roman" w:cs="Times New Roman"/>
          <w:b/>
          <w:sz w:val="26"/>
          <w:szCs w:val="26"/>
        </w:rPr>
        <w:t>Sample Size</w:t>
      </w:r>
      <w:bookmarkEnd w:id="5"/>
    </w:p>
    <w:p w:rsidR="001E696F" w:rsidRPr="001E696F" w:rsidRDefault="001E696F" w:rsidP="001E696F">
      <w:pPr>
        <w:shd w:val="clear" w:color="auto" w:fill="FFFFFF"/>
        <w:spacing w:after="200" w:line="360" w:lineRule="auto"/>
        <w:jc w:val="both"/>
        <w:rPr>
          <w:rFonts w:ascii="Times New Roman" w:eastAsia="Calibri" w:hAnsi="Times New Roman" w:cs="Times New Roman"/>
          <w:bCs/>
          <w:color w:val="000000"/>
          <w:sz w:val="24"/>
          <w:szCs w:val="24"/>
          <w:lang w:val="en-GB"/>
        </w:rPr>
      </w:pPr>
      <w:r w:rsidRPr="001E696F">
        <w:rPr>
          <w:rFonts w:ascii="Times New Roman" w:eastAsia="Calibri" w:hAnsi="Times New Roman" w:cs="Times New Roman"/>
          <w:bCs/>
          <w:color w:val="000000"/>
          <w:sz w:val="24"/>
          <w:szCs w:val="24"/>
          <w:lang w:val="en-GB"/>
        </w:rPr>
        <w:t>The sample size for this study will be determined using the sample size formula for a finite population. The formula is:</w:t>
      </w:r>
    </w:p>
    <w:p w:rsidR="001E696F" w:rsidRPr="001E696F" w:rsidRDefault="001E696F" w:rsidP="001E696F">
      <w:pPr>
        <w:shd w:val="clear" w:color="auto" w:fill="FFFFFF"/>
        <w:spacing w:after="200" w:line="360" w:lineRule="auto"/>
        <w:jc w:val="both"/>
        <w:rPr>
          <w:rFonts w:ascii="Times New Roman" w:eastAsia="Calibri" w:hAnsi="Times New Roman" w:cs="Times New Roman"/>
          <w:bCs/>
          <w:color w:val="000000"/>
          <w:sz w:val="24"/>
          <w:szCs w:val="24"/>
          <w:lang w:val="en-GB"/>
        </w:rPr>
      </w:pPr>
      <w:r w:rsidRPr="001E696F">
        <w:rPr>
          <w:rFonts w:ascii="Times New Roman" w:eastAsia="Calibri" w:hAnsi="Times New Roman" w:cs="Times New Roman"/>
          <w:bCs/>
          <w:color w:val="000000"/>
          <w:sz w:val="24"/>
          <w:szCs w:val="24"/>
          <w:lang w:val="en-GB"/>
        </w:rPr>
        <w:t>n = N / (1 + N(e)^2)</w:t>
      </w:r>
    </w:p>
    <w:p w:rsidR="001E696F" w:rsidRPr="001E696F" w:rsidRDefault="001E696F" w:rsidP="001E696F">
      <w:pPr>
        <w:shd w:val="clear" w:color="auto" w:fill="FFFFFF"/>
        <w:spacing w:after="200" w:line="360" w:lineRule="auto"/>
        <w:jc w:val="both"/>
        <w:rPr>
          <w:rFonts w:ascii="Times New Roman" w:eastAsia="Calibri" w:hAnsi="Times New Roman" w:cs="Times New Roman"/>
          <w:bCs/>
          <w:color w:val="000000"/>
          <w:sz w:val="24"/>
          <w:szCs w:val="24"/>
          <w:lang w:val="en-GB"/>
        </w:rPr>
      </w:pPr>
      <w:r w:rsidRPr="001E696F">
        <w:rPr>
          <w:rFonts w:ascii="Times New Roman" w:eastAsia="Calibri" w:hAnsi="Times New Roman" w:cs="Times New Roman"/>
          <w:bCs/>
          <w:color w:val="000000"/>
          <w:sz w:val="24"/>
          <w:szCs w:val="24"/>
          <w:lang w:val="en-GB"/>
        </w:rPr>
        <w:t>where: n = sample size N = population size e = margin of error (assumed to be 0.05)</w:t>
      </w:r>
    </w:p>
    <w:p w:rsidR="001E696F" w:rsidRPr="001E696F" w:rsidRDefault="001E696F" w:rsidP="001E696F">
      <w:pPr>
        <w:shd w:val="clear" w:color="auto" w:fill="FFFFFF"/>
        <w:spacing w:after="200" w:line="360" w:lineRule="auto"/>
        <w:jc w:val="both"/>
        <w:rPr>
          <w:rFonts w:ascii="Times New Roman" w:eastAsia="Calibri" w:hAnsi="Times New Roman" w:cs="Times New Roman"/>
          <w:bCs/>
          <w:color w:val="000000"/>
          <w:sz w:val="24"/>
          <w:szCs w:val="24"/>
          <w:lang w:val="en-GB"/>
        </w:rPr>
      </w:pPr>
      <w:r w:rsidRPr="001E696F">
        <w:rPr>
          <w:rFonts w:ascii="Times New Roman" w:eastAsia="Calibri" w:hAnsi="Times New Roman" w:cs="Times New Roman"/>
          <w:bCs/>
          <w:color w:val="000000"/>
          <w:sz w:val="24"/>
          <w:szCs w:val="24"/>
          <w:lang w:val="en-GB"/>
        </w:rPr>
        <w:t>With a population size of 1500 employees of St. Augustine University of Tanzania, the sample size will be:</w:t>
      </w:r>
    </w:p>
    <w:p w:rsidR="001E696F" w:rsidRPr="001E696F" w:rsidRDefault="001E696F" w:rsidP="001E696F">
      <w:pPr>
        <w:shd w:val="clear" w:color="auto" w:fill="FFFFFF"/>
        <w:spacing w:after="200" w:line="360" w:lineRule="auto"/>
        <w:jc w:val="both"/>
        <w:rPr>
          <w:rFonts w:ascii="Times New Roman" w:eastAsia="Calibri" w:hAnsi="Times New Roman" w:cs="Times New Roman"/>
          <w:bCs/>
          <w:color w:val="000000"/>
          <w:sz w:val="24"/>
          <w:szCs w:val="24"/>
          <w:lang w:val="en-GB"/>
        </w:rPr>
      </w:pPr>
      <w:r w:rsidRPr="001E696F">
        <w:rPr>
          <w:rFonts w:ascii="Times New Roman" w:eastAsia="Calibri" w:hAnsi="Times New Roman" w:cs="Times New Roman"/>
          <w:bCs/>
          <w:color w:val="000000"/>
          <w:sz w:val="24"/>
          <w:szCs w:val="24"/>
          <w:lang w:val="en-GB"/>
        </w:rPr>
        <w:t>n = 1500 / (1 + 1500(0.05) ^2) n = 315</w:t>
      </w:r>
    </w:p>
    <w:p w:rsidR="001E696F" w:rsidRDefault="001E696F" w:rsidP="001E696F">
      <w:pPr>
        <w:spacing w:before="100" w:beforeAutospacing="1" w:after="100" w:afterAutospacing="1" w:line="360" w:lineRule="auto"/>
        <w:jc w:val="both"/>
        <w:rPr>
          <w:rFonts w:ascii="Times New Roman" w:hAnsi="Times New Roman" w:cs="Times New Roman"/>
          <w:sz w:val="24"/>
          <w:szCs w:val="24"/>
        </w:rPr>
      </w:pPr>
      <w:r w:rsidRPr="001E696F">
        <w:rPr>
          <w:rFonts w:ascii="Times New Roman" w:hAnsi="Times New Roman" w:cs="Times New Roman"/>
          <w:sz w:val="24"/>
          <w:szCs w:val="24"/>
        </w:rPr>
        <w:t>Therefore, the sample size for this study was 315 employees. This sample size was considered appropriate as it provided sufficient data to analyze and test the hypotheses of the study</w:t>
      </w:r>
      <w:r>
        <w:rPr>
          <w:rFonts w:ascii="Times New Roman" w:hAnsi="Times New Roman" w:cs="Times New Roman"/>
          <w:sz w:val="24"/>
          <w:szCs w:val="24"/>
        </w:rPr>
        <w:t>.</w:t>
      </w:r>
    </w:p>
    <w:p w:rsidR="001E696F" w:rsidRPr="001E696F" w:rsidRDefault="001E696F" w:rsidP="001E696F">
      <w:pPr>
        <w:keepNext/>
        <w:keepLines/>
        <w:spacing w:before="40" w:after="0" w:line="360" w:lineRule="auto"/>
        <w:outlineLvl w:val="1"/>
        <w:rPr>
          <w:rFonts w:ascii="Times New Roman" w:eastAsia="Times New Roman" w:hAnsi="Times New Roman" w:cs="Times New Roman"/>
          <w:b/>
          <w:sz w:val="26"/>
          <w:szCs w:val="26"/>
        </w:rPr>
      </w:pPr>
      <w:bookmarkStart w:id="6" w:name="_Toc191581264"/>
      <w:r w:rsidRPr="001E696F">
        <w:rPr>
          <w:rFonts w:ascii="Times New Roman" w:eastAsia="Calibri" w:hAnsi="Times New Roman" w:cs="Times New Roman"/>
          <w:b/>
          <w:sz w:val="26"/>
          <w:szCs w:val="26"/>
        </w:rPr>
        <w:lastRenderedPageBreak/>
        <w:t>Data Collection</w:t>
      </w:r>
      <w:bookmarkEnd w:id="6"/>
    </w:p>
    <w:p w:rsidR="001E696F" w:rsidRPr="001E696F" w:rsidRDefault="001E696F" w:rsidP="001E696F">
      <w:pPr>
        <w:spacing w:before="100" w:beforeAutospacing="1" w:after="100" w:afterAutospacing="1" w:line="360" w:lineRule="auto"/>
        <w:contextualSpacing/>
        <w:jc w:val="both"/>
        <w:rPr>
          <w:rFonts w:ascii="Times New Roman" w:eastAsia="Times New Roman" w:hAnsi="Times New Roman" w:cs="Times New Roman"/>
          <w:sz w:val="24"/>
          <w:szCs w:val="24"/>
        </w:rPr>
      </w:pPr>
      <w:r w:rsidRPr="001E696F">
        <w:rPr>
          <w:rFonts w:ascii="Times New Roman" w:eastAsia="Times New Roman" w:hAnsi="Times New Roman" w:cs="Times New Roman"/>
          <w:sz w:val="24"/>
          <w:szCs w:val="24"/>
        </w:rPr>
        <w:t>Qualitative data were collected through in-depth interviews and focus group discussions with organizational leaders and employees. Questions explored participants' understanding of Buber's philosophy, their perceptions of transformational leadership behaviors, and any observed connections between the two.</w:t>
      </w:r>
    </w:p>
    <w:p w:rsidR="001E696F" w:rsidRDefault="001E696F" w:rsidP="001E696F">
      <w:pPr>
        <w:spacing w:before="100" w:beforeAutospacing="1" w:after="100" w:afterAutospacing="1" w:line="360" w:lineRule="auto"/>
        <w:jc w:val="both"/>
        <w:rPr>
          <w:rFonts w:ascii="Times New Roman" w:eastAsia="Times New Roman" w:hAnsi="Times New Roman" w:cs="Times New Roman"/>
          <w:sz w:val="24"/>
          <w:szCs w:val="24"/>
        </w:rPr>
      </w:pPr>
      <w:r w:rsidRPr="001E696F">
        <w:rPr>
          <w:rFonts w:ascii="Times New Roman" w:eastAsia="Times New Roman" w:hAnsi="Times New Roman" w:cs="Times New Roman"/>
          <w:sz w:val="24"/>
          <w:szCs w:val="24"/>
        </w:rPr>
        <w:t>Quantitative data were collected through surveys using validated scales to measure constructs such as transformational leadership behaviors (e.g., Multifactor Leadership Questionnaire) and relational authenticity (e.g., Relational Authenticity Scale). The surveys also included items specifically designed to assess participants' familiarity with Buber's philosophy and its influence on their leadership practices</w:t>
      </w:r>
      <w:r>
        <w:rPr>
          <w:rFonts w:ascii="Times New Roman" w:eastAsia="Times New Roman" w:hAnsi="Times New Roman" w:cs="Times New Roman"/>
          <w:sz w:val="24"/>
          <w:szCs w:val="24"/>
        </w:rPr>
        <w:t>.</w:t>
      </w:r>
    </w:p>
    <w:p w:rsidR="001E696F" w:rsidRPr="001E696F" w:rsidRDefault="001E696F" w:rsidP="001E696F">
      <w:pPr>
        <w:keepNext/>
        <w:keepLines/>
        <w:spacing w:before="40" w:after="0" w:line="360" w:lineRule="auto"/>
        <w:outlineLvl w:val="1"/>
        <w:rPr>
          <w:rFonts w:ascii="Times New Roman" w:eastAsia="Times New Roman" w:hAnsi="Times New Roman" w:cs="Times New Roman"/>
          <w:b/>
          <w:sz w:val="26"/>
          <w:szCs w:val="26"/>
        </w:rPr>
      </w:pPr>
      <w:bookmarkStart w:id="7" w:name="_Toc191581265"/>
      <w:r w:rsidRPr="001E696F">
        <w:rPr>
          <w:rFonts w:ascii="Times New Roman" w:eastAsia="Calibri" w:hAnsi="Times New Roman" w:cs="Times New Roman"/>
          <w:b/>
          <w:sz w:val="26"/>
          <w:szCs w:val="26"/>
        </w:rPr>
        <w:t>Data Analysis</w:t>
      </w:r>
      <w:bookmarkEnd w:id="7"/>
    </w:p>
    <w:p w:rsidR="001E696F" w:rsidRPr="001E696F" w:rsidRDefault="001E696F" w:rsidP="001E696F">
      <w:pPr>
        <w:spacing w:before="100" w:beforeAutospacing="1" w:after="100" w:afterAutospacing="1" w:line="360" w:lineRule="auto"/>
        <w:contextualSpacing/>
        <w:jc w:val="both"/>
        <w:rPr>
          <w:rFonts w:ascii="Times New Roman" w:eastAsia="Times New Roman" w:hAnsi="Times New Roman" w:cs="Times New Roman"/>
          <w:sz w:val="24"/>
          <w:szCs w:val="24"/>
        </w:rPr>
      </w:pPr>
      <w:r w:rsidRPr="001E696F">
        <w:rPr>
          <w:rFonts w:ascii="Times New Roman" w:eastAsia="Times New Roman" w:hAnsi="Times New Roman" w:cs="Times New Roman"/>
          <w:sz w:val="24"/>
          <w:szCs w:val="24"/>
        </w:rPr>
        <w:t>Qualitative data analysis involved thematic coding of interview transcripts and focus group discussions to identify recurring themes and patterns related to Buber's philosophy and transformational leadership.</w:t>
      </w:r>
    </w:p>
    <w:p w:rsidR="001E696F" w:rsidRPr="001E696F" w:rsidRDefault="001E696F" w:rsidP="001E696F">
      <w:pPr>
        <w:spacing w:before="100" w:beforeAutospacing="1" w:after="100" w:afterAutospacing="1" w:line="360" w:lineRule="auto"/>
        <w:contextualSpacing/>
        <w:jc w:val="both"/>
        <w:rPr>
          <w:rFonts w:ascii="Times New Roman" w:eastAsia="Times New Roman" w:hAnsi="Times New Roman" w:cs="Times New Roman"/>
          <w:sz w:val="24"/>
          <w:szCs w:val="24"/>
        </w:rPr>
      </w:pPr>
      <w:r w:rsidRPr="001E696F">
        <w:rPr>
          <w:rFonts w:ascii="Times New Roman" w:eastAsia="Times New Roman" w:hAnsi="Times New Roman" w:cs="Times New Roman"/>
          <w:sz w:val="24"/>
          <w:szCs w:val="24"/>
        </w:rPr>
        <w:t>Quantitative data obtained through questionnaires were edited, coded, categorized, and entered into SPSS (Statistical Package for Social Sciences) computer software for analysis. Information generated by SPSS was used to make generalizations and conclusions for the study. SPSS was used to test the reliability of data, assess the correlation (relationship between variables), and analyze the strength of the relationships (regression analysis). A t-test was used to check the level of significance, while a linear regression model was employed to test the significance of the influence of the dependent variable. The p-value for each t-test was used to draw conclusions and answer the research questions</w:t>
      </w:r>
    </w:p>
    <w:p w:rsidR="001E696F" w:rsidRDefault="001E696F" w:rsidP="001E696F">
      <w:pPr>
        <w:spacing w:before="100" w:beforeAutospacing="1" w:after="100" w:afterAutospacing="1" w:line="360" w:lineRule="auto"/>
        <w:jc w:val="both"/>
        <w:rPr>
          <w:rFonts w:ascii="Times New Roman" w:eastAsia="Times New Roman" w:hAnsi="Times New Roman" w:cs="Times New Roman"/>
          <w:sz w:val="24"/>
          <w:szCs w:val="24"/>
        </w:rPr>
      </w:pPr>
    </w:p>
    <w:p w:rsidR="003B6FDE" w:rsidRPr="00D63775" w:rsidRDefault="003B6FDE" w:rsidP="001E696F">
      <w:pPr>
        <w:spacing w:before="100" w:beforeAutospacing="1" w:after="100" w:afterAutospacing="1" w:line="360" w:lineRule="auto"/>
        <w:jc w:val="both"/>
        <w:rPr>
          <w:rFonts w:ascii="Times New Roman" w:eastAsia="Times New Roman" w:hAnsi="Times New Roman" w:cs="Times New Roman"/>
          <w:b/>
          <w:sz w:val="24"/>
          <w:szCs w:val="24"/>
        </w:rPr>
      </w:pPr>
      <w:r w:rsidRPr="00D63775">
        <w:rPr>
          <w:rFonts w:ascii="Times New Roman" w:eastAsia="Times New Roman" w:hAnsi="Times New Roman" w:cs="Times New Roman"/>
          <w:b/>
          <w:sz w:val="24"/>
          <w:szCs w:val="24"/>
        </w:rPr>
        <w:t>RESULTS</w:t>
      </w:r>
    </w:p>
    <w:p w:rsidR="003B6FDE" w:rsidRPr="003B6FDE" w:rsidRDefault="003B6FDE" w:rsidP="001E696F">
      <w:pPr>
        <w:spacing w:before="100" w:beforeAutospacing="1" w:after="100" w:afterAutospacing="1" w:line="360" w:lineRule="auto"/>
        <w:jc w:val="both"/>
        <w:rPr>
          <w:rFonts w:ascii="Times New Roman" w:eastAsia="Times New Roman" w:hAnsi="Times New Roman" w:cs="Times New Roman"/>
          <w:b/>
          <w:sz w:val="24"/>
          <w:szCs w:val="24"/>
        </w:rPr>
      </w:pPr>
      <w:r w:rsidRPr="003B6FDE">
        <w:rPr>
          <w:rFonts w:ascii="Times New Roman" w:eastAsia="Times New Roman" w:hAnsi="Times New Roman" w:cs="Times New Roman"/>
          <w:b/>
          <w:sz w:val="24"/>
          <w:szCs w:val="24"/>
        </w:rPr>
        <w:t>Response rate</w:t>
      </w:r>
    </w:p>
    <w:p w:rsidR="003B6FDE" w:rsidRDefault="003B6FDE" w:rsidP="001E696F">
      <w:pPr>
        <w:spacing w:before="100" w:beforeAutospacing="1" w:after="100" w:afterAutospacing="1" w:line="360" w:lineRule="auto"/>
        <w:jc w:val="both"/>
        <w:rPr>
          <w:rFonts w:ascii="Times New Roman" w:eastAsia="Times New Roman" w:hAnsi="Times New Roman" w:cs="Times New Roman"/>
          <w:sz w:val="24"/>
          <w:szCs w:val="24"/>
        </w:rPr>
      </w:pPr>
      <w:r w:rsidRPr="004D6F4B">
        <w:rPr>
          <w:rFonts w:ascii="Times New Roman" w:eastAsia="Times New Roman" w:hAnsi="Times New Roman" w:cs="Times New Roman"/>
          <w:sz w:val="24"/>
          <w:szCs w:val="24"/>
        </w:rPr>
        <w:t xml:space="preserve">Out of the 315 distributed questionnaires, a total of 290 were completed and returned, representing a high response rate of approximately 92%. This strong response rate indicates a significant level </w:t>
      </w:r>
      <w:r w:rsidRPr="004D6F4B">
        <w:rPr>
          <w:rFonts w:ascii="Times New Roman" w:eastAsia="Times New Roman" w:hAnsi="Times New Roman" w:cs="Times New Roman"/>
          <w:sz w:val="24"/>
          <w:szCs w:val="24"/>
        </w:rPr>
        <w:lastRenderedPageBreak/>
        <w:t>of engagement from the participants and suggests that the data collected is likely to provide a comprehensive understanding of the research subject</w:t>
      </w:r>
      <w:r>
        <w:rPr>
          <w:rFonts w:ascii="Times New Roman" w:eastAsia="Times New Roman" w:hAnsi="Times New Roman" w:cs="Times New Roman"/>
          <w:sz w:val="24"/>
          <w:szCs w:val="24"/>
        </w:rPr>
        <w:t>, as indicated in the table below.</w:t>
      </w:r>
    </w:p>
    <w:p w:rsidR="00D63775" w:rsidRPr="00D63775" w:rsidRDefault="00D63775" w:rsidP="00D63775">
      <w:pPr>
        <w:spacing w:before="100" w:beforeAutospacing="1" w:after="100" w:afterAutospacing="1" w:line="360" w:lineRule="auto"/>
        <w:rPr>
          <w:rFonts w:ascii="Times New Roman" w:eastAsia="Times New Roman" w:hAnsi="Times New Roman" w:cs="Times New Roman"/>
          <w:sz w:val="24"/>
          <w:szCs w:val="24"/>
        </w:rPr>
      </w:pPr>
      <w:r w:rsidRPr="00D63775">
        <w:rPr>
          <w:rFonts w:ascii="Times New Roman" w:eastAsia="Times New Roman" w:hAnsi="Times New Roman" w:cs="Times New Roman"/>
          <w:b/>
          <w:bCs/>
          <w:sz w:val="24"/>
          <w:szCs w:val="24"/>
        </w:rPr>
        <w:t>Tab</w:t>
      </w:r>
      <w:r>
        <w:rPr>
          <w:rFonts w:ascii="Times New Roman" w:eastAsia="Times New Roman" w:hAnsi="Times New Roman" w:cs="Times New Roman"/>
          <w:b/>
          <w:bCs/>
          <w:sz w:val="24"/>
          <w:szCs w:val="24"/>
        </w:rPr>
        <w:t>le 1</w:t>
      </w:r>
      <w:r w:rsidRPr="00D63775">
        <w:rPr>
          <w:rFonts w:ascii="Times New Roman" w:eastAsia="Times New Roman" w:hAnsi="Times New Roman" w:cs="Times New Roman"/>
          <w:b/>
          <w:bCs/>
          <w:sz w:val="24"/>
          <w:szCs w:val="24"/>
        </w:rPr>
        <w:t>: Response Rate</w:t>
      </w:r>
    </w:p>
    <w:tbl>
      <w:tblPr>
        <w:tblStyle w:val="PlainTable1"/>
        <w:tblW w:w="0" w:type="auto"/>
        <w:tblLook w:val="04A0" w:firstRow="1" w:lastRow="0" w:firstColumn="1" w:lastColumn="0" w:noHBand="0" w:noVBand="1"/>
      </w:tblPr>
      <w:tblGrid>
        <w:gridCol w:w="2779"/>
        <w:gridCol w:w="2670"/>
        <w:gridCol w:w="1990"/>
        <w:gridCol w:w="1911"/>
      </w:tblGrid>
      <w:tr w:rsidR="00D63775" w:rsidRPr="00D63775" w:rsidTr="00EA4D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D63775" w:rsidRPr="00D63775" w:rsidRDefault="00D63775" w:rsidP="00D63775">
            <w:pPr>
              <w:spacing w:line="360" w:lineRule="auto"/>
              <w:jc w:val="center"/>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Category</w:t>
            </w:r>
          </w:p>
        </w:tc>
        <w:tc>
          <w:tcPr>
            <w:tcW w:w="0" w:type="auto"/>
            <w:hideMark/>
          </w:tcPr>
          <w:p w:rsidR="00D63775" w:rsidRPr="00D63775" w:rsidRDefault="00D63775" w:rsidP="00D6377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Distributed Questionnaires</w:t>
            </w:r>
          </w:p>
        </w:tc>
        <w:tc>
          <w:tcPr>
            <w:tcW w:w="0" w:type="auto"/>
            <w:hideMark/>
          </w:tcPr>
          <w:p w:rsidR="00D63775" w:rsidRPr="00D63775" w:rsidRDefault="00D63775" w:rsidP="00D6377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Responses Received</w:t>
            </w:r>
          </w:p>
        </w:tc>
        <w:tc>
          <w:tcPr>
            <w:tcW w:w="0" w:type="auto"/>
            <w:hideMark/>
          </w:tcPr>
          <w:p w:rsidR="00D63775" w:rsidRPr="00D63775" w:rsidRDefault="00D63775" w:rsidP="00D6377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Response Rate (%)</w:t>
            </w:r>
          </w:p>
        </w:tc>
      </w:tr>
      <w:tr w:rsidR="00D63775" w:rsidRPr="00D63775" w:rsidTr="00EA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D63775" w:rsidRPr="00D63775" w:rsidRDefault="00D63775" w:rsidP="00D63775">
            <w:pPr>
              <w:spacing w:line="360" w:lineRule="auto"/>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Employees (Administrative)</w:t>
            </w:r>
          </w:p>
        </w:tc>
        <w:tc>
          <w:tcPr>
            <w:tcW w:w="0" w:type="auto"/>
            <w:hideMark/>
          </w:tcPr>
          <w:p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100</w:t>
            </w:r>
          </w:p>
        </w:tc>
        <w:tc>
          <w:tcPr>
            <w:tcW w:w="0" w:type="auto"/>
            <w:hideMark/>
          </w:tcPr>
          <w:p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80</w:t>
            </w:r>
          </w:p>
        </w:tc>
        <w:tc>
          <w:tcPr>
            <w:tcW w:w="0" w:type="auto"/>
            <w:hideMark/>
          </w:tcPr>
          <w:p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80%</w:t>
            </w:r>
          </w:p>
        </w:tc>
      </w:tr>
      <w:tr w:rsidR="00D63775" w:rsidRPr="00D63775" w:rsidTr="00EA4DA6">
        <w:tc>
          <w:tcPr>
            <w:cnfStyle w:val="001000000000" w:firstRow="0" w:lastRow="0" w:firstColumn="1" w:lastColumn="0" w:oddVBand="0" w:evenVBand="0" w:oddHBand="0" w:evenHBand="0" w:firstRowFirstColumn="0" w:firstRowLastColumn="0" w:lastRowFirstColumn="0" w:lastRowLastColumn="0"/>
            <w:tcW w:w="0" w:type="auto"/>
            <w:hideMark/>
          </w:tcPr>
          <w:p w:rsidR="00D63775" w:rsidRPr="00D63775" w:rsidRDefault="00D63775" w:rsidP="00D63775">
            <w:pPr>
              <w:spacing w:line="360" w:lineRule="auto"/>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Lecturers</w:t>
            </w:r>
          </w:p>
        </w:tc>
        <w:tc>
          <w:tcPr>
            <w:tcW w:w="0" w:type="auto"/>
            <w:hideMark/>
          </w:tcPr>
          <w:p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100</w:t>
            </w:r>
          </w:p>
        </w:tc>
        <w:tc>
          <w:tcPr>
            <w:tcW w:w="0" w:type="auto"/>
            <w:hideMark/>
          </w:tcPr>
          <w:p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70</w:t>
            </w:r>
          </w:p>
        </w:tc>
        <w:tc>
          <w:tcPr>
            <w:tcW w:w="0" w:type="auto"/>
            <w:hideMark/>
          </w:tcPr>
          <w:p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70%</w:t>
            </w:r>
          </w:p>
        </w:tc>
      </w:tr>
      <w:tr w:rsidR="00D63775" w:rsidRPr="00D63775" w:rsidTr="00EA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D63775" w:rsidRPr="00D63775" w:rsidRDefault="00D63775" w:rsidP="00D63775">
            <w:pPr>
              <w:spacing w:line="360" w:lineRule="auto"/>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Students</w:t>
            </w:r>
          </w:p>
        </w:tc>
        <w:tc>
          <w:tcPr>
            <w:tcW w:w="0" w:type="auto"/>
            <w:hideMark/>
          </w:tcPr>
          <w:p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115</w:t>
            </w:r>
          </w:p>
        </w:tc>
        <w:tc>
          <w:tcPr>
            <w:tcW w:w="0" w:type="auto"/>
            <w:hideMark/>
          </w:tcPr>
          <w:p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100</w:t>
            </w:r>
          </w:p>
        </w:tc>
        <w:tc>
          <w:tcPr>
            <w:tcW w:w="0" w:type="auto"/>
            <w:hideMark/>
          </w:tcPr>
          <w:p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87%</w:t>
            </w:r>
          </w:p>
        </w:tc>
      </w:tr>
      <w:tr w:rsidR="00D63775" w:rsidRPr="00D63775" w:rsidTr="00EA4DA6">
        <w:tc>
          <w:tcPr>
            <w:cnfStyle w:val="001000000000" w:firstRow="0" w:lastRow="0" w:firstColumn="1" w:lastColumn="0" w:oddVBand="0" w:evenVBand="0" w:oddHBand="0" w:evenHBand="0" w:firstRowFirstColumn="0" w:firstRowLastColumn="0" w:lastRowFirstColumn="0" w:lastRowLastColumn="0"/>
            <w:tcW w:w="0" w:type="auto"/>
            <w:hideMark/>
          </w:tcPr>
          <w:p w:rsidR="00D63775" w:rsidRPr="00D63775" w:rsidRDefault="00D63775" w:rsidP="00D63775">
            <w:pPr>
              <w:spacing w:line="360" w:lineRule="auto"/>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Total</w:t>
            </w:r>
          </w:p>
        </w:tc>
        <w:tc>
          <w:tcPr>
            <w:tcW w:w="0" w:type="auto"/>
            <w:hideMark/>
          </w:tcPr>
          <w:p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315</w:t>
            </w:r>
          </w:p>
        </w:tc>
        <w:tc>
          <w:tcPr>
            <w:tcW w:w="0" w:type="auto"/>
            <w:hideMark/>
          </w:tcPr>
          <w:p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250</w:t>
            </w:r>
          </w:p>
        </w:tc>
        <w:tc>
          <w:tcPr>
            <w:tcW w:w="0" w:type="auto"/>
            <w:hideMark/>
          </w:tcPr>
          <w:p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79.4%</w:t>
            </w:r>
          </w:p>
        </w:tc>
      </w:tr>
    </w:tbl>
    <w:p w:rsidR="003267F8" w:rsidRDefault="00D63775" w:rsidP="0093065F">
      <w:pPr>
        <w:spacing w:before="100" w:beforeAutospacing="1" w:after="100" w:afterAutospacing="1" w:line="360" w:lineRule="auto"/>
        <w:jc w:val="both"/>
        <w:rPr>
          <w:rFonts w:ascii="Times New Roman" w:eastAsia="Times New Roman" w:hAnsi="Times New Roman" w:cs="Times New Roman"/>
          <w:b/>
          <w:sz w:val="24"/>
          <w:szCs w:val="24"/>
        </w:rPr>
      </w:pPr>
      <w:r w:rsidRPr="00D63775">
        <w:rPr>
          <w:rFonts w:ascii="Times New Roman" w:eastAsia="Times New Roman" w:hAnsi="Times New Roman" w:cs="Times New Roman"/>
          <w:b/>
          <w:sz w:val="24"/>
          <w:szCs w:val="24"/>
        </w:rPr>
        <w:t>Researcher, 2024</w:t>
      </w:r>
    </w:p>
    <w:p w:rsidR="00D63775" w:rsidRDefault="00D63775" w:rsidP="00D63775">
      <w:pPr>
        <w:spacing w:before="100" w:beforeAutospacing="1" w:after="100" w:afterAutospacing="1" w:line="360" w:lineRule="auto"/>
        <w:rPr>
          <w:rFonts w:ascii="Times New Roman" w:eastAsia="Times New Roman" w:hAnsi="Times New Roman" w:cs="Times New Roman"/>
          <w:b/>
          <w:bCs/>
          <w:sz w:val="24"/>
          <w:szCs w:val="24"/>
        </w:rPr>
      </w:pPr>
      <w:r w:rsidRPr="00D63775">
        <w:rPr>
          <w:rFonts w:ascii="Times New Roman" w:eastAsia="Times New Roman" w:hAnsi="Times New Roman" w:cs="Times New Roman"/>
          <w:b/>
          <w:bCs/>
          <w:sz w:val="24"/>
          <w:szCs w:val="24"/>
        </w:rPr>
        <w:t>Demographic Profile of Respondents</w:t>
      </w:r>
    </w:p>
    <w:p w:rsidR="00D63775" w:rsidRDefault="00D63775" w:rsidP="00D63775">
      <w:pPr>
        <w:spacing w:before="100" w:beforeAutospacing="1" w:after="100" w:afterAutospacing="1" w:line="360" w:lineRule="auto"/>
        <w:jc w:val="both"/>
      </w:pPr>
      <w:r w:rsidRPr="00D63775">
        <w:rPr>
          <w:rFonts w:ascii="Times New Roman" w:hAnsi="Times New Roman" w:cs="Times New Roman"/>
          <w:sz w:val="24"/>
          <w:szCs w:val="24"/>
        </w:rPr>
        <w:t>The demographic profile of respondents reveals a sample with a slight male predominance at 54%, and a major proportion under 40 years old, suggesting a young and dynamic demographic. Students form the largest group at 40%, indicating a strong focus on capturing insights from those directly involved in educational settings. The data also shows a predominance of individuals with 1 to 5 years of experience, comprising 48% of respondents, pointing to a less experienced group that may bring fresh perspectives but limited historical insight. This composition suggests an energetic and potentially transformative group, though possibly lacking in depth from more seasoned professionals</w:t>
      </w:r>
      <w:r>
        <w:t>.</w:t>
      </w:r>
    </w:p>
    <w:p w:rsidR="00D63775" w:rsidRPr="00D63775" w:rsidRDefault="00D63775" w:rsidP="00D63775">
      <w:pPr>
        <w:spacing w:before="100" w:beforeAutospacing="1" w:after="100" w:afterAutospacing="1" w:line="360" w:lineRule="auto"/>
        <w:jc w:val="both"/>
        <w:rPr>
          <w:rFonts w:ascii="Times New Roman" w:eastAsia="Times New Roman" w:hAnsi="Times New Roman" w:cs="Times New Roman"/>
          <w:b/>
          <w:sz w:val="24"/>
          <w:szCs w:val="24"/>
        </w:rPr>
      </w:pPr>
      <w:r w:rsidRPr="00D63775">
        <w:rPr>
          <w:rFonts w:ascii="Times New Roman" w:hAnsi="Times New Roman" w:cs="Times New Roman"/>
          <w:b/>
          <w:sz w:val="24"/>
          <w:szCs w:val="24"/>
        </w:rPr>
        <w:t>Table 2: Demographic Profile of Participants</w:t>
      </w:r>
    </w:p>
    <w:tbl>
      <w:tblPr>
        <w:tblStyle w:val="PlainTable1"/>
        <w:tblW w:w="0" w:type="auto"/>
        <w:tblLook w:val="04A0" w:firstRow="1" w:lastRow="0" w:firstColumn="1" w:lastColumn="0" w:noHBand="0" w:noVBand="1"/>
      </w:tblPr>
      <w:tblGrid>
        <w:gridCol w:w="2283"/>
        <w:gridCol w:w="1723"/>
        <w:gridCol w:w="1310"/>
        <w:gridCol w:w="1809"/>
      </w:tblGrid>
      <w:tr w:rsidR="00D63775" w:rsidRPr="00D63775" w:rsidTr="00EA4D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D63775" w:rsidRPr="00D63775" w:rsidRDefault="00D63775" w:rsidP="00D63775">
            <w:pPr>
              <w:spacing w:line="360" w:lineRule="auto"/>
              <w:jc w:val="center"/>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Variable</w:t>
            </w:r>
          </w:p>
        </w:tc>
        <w:tc>
          <w:tcPr>
            <w:tcW w:w="0" w:type="auto"/>
            <w:hideMark/>
          </w:tcPr>
          <w:p w:rsidR="00D63775" w:rsidRPr="00D63775" w:rsidRDefault="00D63775" w:rsidP="00D6377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Category</w:t>
            </w:r>
          </w:p>
        </w:tc>
        <w:tc>
          <w:tcPr>
            <w:tcW w:w="0" w:type="auto"/>
            <w:hideMark/>
          </w:tcPr>
          <w:p w:rsidR="00D63775" w:rsidRPr="00D63775" w:rsidRDefault="00D63775" w:rsidP="00D6377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Frequency</w:t>
            </w:r>
          </w:p>
        </w:tc>
        <w:tc>
          <w:tcPr>
            <w:tcW w:w="0" w:type="auto"/>
            <w:hideMark/>
          </w:tcPr>
          <w:p w:rsidR="00D63775" w:rsidRPr="00D63775" w:rsidRDefault="00D63775" w:rsidP="00D6377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Percentage (%)</w:t>
            </w:r>
          </w:p>
        </w:tc>
      </w:tr>
      <w:tr w:rsidR="00D63775" w:rsidRPr="00D63775" w:rsidTr="00EA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D63775" w:rsidRPr="00D63775" w:rsidRDefault="00D63775" w:rsidP="00D63775">
            <w:pPr>
              <w:spacing w:line="360" w:lineRule="auto"/>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Gender</w:t>
            </w:r>
          </w:p>
        </w:tc>
        <w:tc>
          <w:tcPr>
            <w:tcW w:w="0" w:type="auto"/>
            <w:hideMark/>
          </w:tcPr>
          <w:p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Male</w:t>
            </w:r>
          </w:p>
        </w:tc>
        <w:tc>
          <w:tcPr>
            <w:tcW w:w="0" w:type="auto"/>
            <w:hideMark/>
          </w:tcPr>
          <w:p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135</w:t>
            </w:r>
          </w:p>
        </w:tc>
        <w:tc>
          <w:tcPr>
            <w:tcW w:w="0" w:type="auto"/>
            <w:hideMark/>
          </w:tcPr>
          <w:p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54%</w:t>
            </w:r>
          </w:p>
        </w:tc>
      </w:tr>
      <w:tr w:rsidR="00D63775" w:rsidRPr="00D63775" w:rsidTr="00EA4DA6">
        <w:tc>
          <w:tcPr>
            <w:cnfStyle w:val="001000000000" w:firstRow="0" w:lastRow="0" w:firstColumn="1" w:lastColumn="0" w:oddVBand="0" w:evenVBand="0" w:oddHBand="0" w:evenHBand="0" w:firstRowFirstColumn="0" w:firstRowLastColumn="0" w:lastRowFirstColumn="0" w:lastRowLastColumn="0"/>
            <w:tcW w:w="0" w:type="auto"/>
            <w:hideMark/>
          </w:tcPr>
          <w:p w:rsidR="00D63775" w:rsidRPr="00D63775" w:rsidRDefault="00D63775" w:rsidP="00D63775">
            <w:pPr>
              <w:spacing w:line="360" w:lineRule="auto"/>
              <w:rPr>
                <w:rFonts w:ascii="Times New Roman" w:eastAsia="Times New Roman" w:hAnsi="Times New Roman" w:cs="Times New Roman"/>
                <w:sz w:val="24"/>
                <w:szCs w:val="24"/>
              </w:rPr>
            </w:pPr>
          </w:p>
        </w:tc>
        <w:tc>
          <w:tcPr>
            <w:tcW w:w="0" w:type="auto"/>
            <w:hideMark/>
          </w:tcPr>
          <w:p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Female</w:t>
            </w:r>
          </w:p>
        </w:tc>
        <w:tc>
          <w:tcPr>
            <w:tcW w:w="0" w:type="auto"/>
            <w:hideMark/>
          </w:tcPr>
          <w:p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115</w:t>
            </w:r>
          </w:p>
        </w:tc>
        <w:tc>
          <w:tcPr>
            <w:tcW w:w="0" w:type="auto"/>
            <w:hideMark/>
          </w:tcPr>
          <w:p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46%</w:t>
            </w:r>
          </w:p>
        </w:tc>
      </w:tr>
      <w:tr w:rsidR="00D63775" w:rsidRPr="00D63775" w:rsidTr="00EA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D63775" w:rsidRPr="00D63775" w:rsidRDefault="00D63775" w:rsidP="00D63775">
            <w:pPr>
              <w:spacing w:line="360" w:lineRule="auto"/>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Age</w:t>
            </w:r>
          </w:p>
        </w:tc>
        <w:tc>
          <w:tcPr>
            <w:tcW w:w="0" w:type="auto"/>
            <w:hideMark/>
          </w:tcPr>
          <w:p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18-30 years</w:t>
            </w:r>
          </w:p>
        </w:tc>
        <w:tc>
          <w:tcPr>
            <w:tcW w:w="0" w:type="auto"/>
            <w:hideMark/>
          </w:tcPr>
          <w:p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90</w:t>
            </w:r>
          </w:p>
        </w:tc>
        <w:tc>
          <w:tcPr>
            <w:tcW w:w="0" w:type="auto"/>
            <w:hideMark/>
          </w:tcPr>
          <w:p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36%</w:t>
            </w:r>
          </w:p>
        </w:tc>
      </w:tr>
      <w:tr w:rsidR="00D63775" w:rsidRPr="00D63775" w:rsidTr="00EA4DA6">
        <w:tc>
          <w:tcPr>
            <w:cnfStyle w:val="001000000000" w:firstRow="0" w:lastRow="0" w:firstColumn="1" w:lastColumn="0" w:oddVBand="0" w:evenVBand="0" w:oddHBand="0" w:evenHBand="0" w:firstRowFirstColumn="0" w:firstRowLastColumn="0" w:lastRowFirstColumn="0" w:lastRowLastColumn="0"/>
            <w:tcW w:w="0" w:type="auto"/>
            <w:hideMark/>
          </w:tcPr>
          <w:p w:rsidR="00D63775" w:rsidRPr="00D63775" w:rsidRDefault="00D63775" w:rsidP="00D63775">
            <w:pPr>
              <w:spacing w:line="360" w:lineRule="auto"/>
              <w:rPr>
                <w:rFonts w:ascii="Times New Roman" w:eastAsia="Times New Roman" w:hAnsi="Times New Roman" w:cs="Times New Roman"/>
                <w:sz w:val="24"/>
                <w:szCs w:val="24"/>
              </w:rPr>
            </w:pPr>
          </w:p>
        </w:tc>
        <w:tc>
          <w:tcPr>
            <w:tcW w:w="0" w:type="auto"/>
            <w:hideMark/>
          </w:tcPr>
          <w:p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31-40 years</w:t>
            </w:r>
          </w:p>
        </w:tc>
        <w:tc>
          <w:tcPr>
            <w:tcW w:w="0" w:type="auto"/>
            <w:hideMark/>
          </w:tcPr>
          <w:p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80</w:t>
            </w:r>
          </w:p>
        </w:tc>
        <w:tc>
          <w:tcPr>
            <w:tcW w:w="0" w:type="auto"/>
            <w:hideMark/>
          </w:tcPr>
          <w:p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32%</w:t>
            </w:r>
          </w:p>
        </w:tc>
      </w:tr>
      <w:tr w:rsidR="00D63775" w:rsidRPr="00D63775" w:rsidTr="00EA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D63775" w:rsidRPr="00D63775" w:rsidRDefault="00D63775" w:rsidP="00D63775">
            <w:pPr>
              <w:spacing w:line="360" w:lineRule="auto"/>
              <w:rPr>
                <w:rFonts w:ascii="Times New Roman" w:eastAsia="Times New Roman" w:hAnsi="Times New Roman" w:cs="Times New Roman"/>
                <w:sz w:val="24"/>
                <w:szCs w:val="24"/>
              </w:rPr>
            </w:pPr>
          </w:p>
        </w:tc>
        <w:tc>
          <w:tcPr>
            <w:tcW w:w="0" w:type="auto"/>
            <w:hideMark/>
          </w:tcPr>
          <w:p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41-50 years</w:t>
            </w:r>
          </w:p>
        </w:tc>
        <w:tc>
          <w:tcPr>
            <w:tcW w:w="0" w:type="auto"/>
            <w:hideMark/>
          </w:tcPr>
          <w:p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55</w:t>
            </w:r>
          </w:p>
        </w:tc>
        <w:tc>
          <w:tcPr>
            <w:tcW w:w="0" w:type="auto"/>
            <w:hideMark/>
          </w:tcPr>
          <w:p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22%</w:t>
            </w:r>
          </w:p>
        </w:tc>
      </w:tr>
      <w:tr w:rsidR="00D63775" w:rsidRPr="00D63775" w:rsidTr="00EA4DA6">
        <w:tc>
          <w:tcPr>
            <w:cnfStyle w:val="001000000000" w:firstRow="0" w:lastRow="0" w:firstColumn="1" w:lastColumn="0" w:oddVBand="0" w:evenVBand="0" w:oddHBand="0" w:evenHBand="0" w:firstRowFirstColumn="0" w:firstRowLastColumn="0" w:lastRowFirstColumn="0" w:lastRowLastColumn="0"/>
            <w:tcW w:w="0" w:type="auto"/>
            <w:hideMark/>
          </w:tcPr>
          <w:p w:rsidR="00D63775" w:rsidRPr="00D63775" w:rsidRDefault="00D63775" w:rsidP="00D63775">
            <w:pPr>
              <w:spacing w:line="360" w:lineRule="auto"/>
              <w:rPr>
                <w:rFonts w:ascii="Times New Roman" w:eastAsia="Times New Roman" w:hAnsi="Times New Roman" w:cs="Times New Roman"/>
                <w:sz w:val="24"/>
                <w:szCs w:val="24"/>
              </w:rPr>
            </w:pPr>
          </w:p>
        </w:tc>
        <w:tc>
          <w:tcPr>
            <w:tcW w:w="0" w:type="auto"/>
            <w:hideMark/>
          </w:tcPr>
          <w:p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Above 50 years</w:t>
            </w:r>
          </w:p>
        </w:tc>
        <w:tc>
          <w:tcPr>
            <w:tcW w:w="0" w:type="auto"/>
            <w:hideMark/>
          </w:tcPr>
          <w:p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25</w:t>
            </w:r>
          </w:p>
        </w:tc>
        <w:tc>
          <w:tcPr>
            <w:tcW w:w="0" w:type="auto"/>
            <w:hideMark/>
          </w:tcPr>
          <w:p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10%</w:t>
            </w:r>
          </w:p>
        </w:tc>
      </w:tr>
      <w:tr w:rsidR="00D63775" w:rsidRPr="00D63775" w:rsidTr="00EA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D63775" w:rsidRPr="00D63775" w:rsidRDefault="00D63775" w:rsidP="00D63775">
            <w:pPr>
              <w:spacing w:line="360" w:lineRule="auto"/>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Position</w:t>
            </w:r>
          </w:p>
        </w:tc>
        <w:tc>
          <w:tcPr>
            <w:tcW w:w="0" w:type="auto"/>
            <w:hideMark/>
          </w:tcPr>
          <w:p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Administrative</w:t>
            </w:r>
          </w:p>
        </w:tc>
        <w:tc>
          <w:tcPr>
            <w:tcW w:w="0" w:type="auto"/>
            <w:hideMark/>
          </w:tcPr>
          <w:p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80</w:t>
            </w:r>
          </w:p>
        </w:tc>
        <w:tc>
          <w:tcPr>
            <w:tcW w:w="0" w:type="auto"/>
            <w:hideMark/>
          </w:tcPr>
          <w:p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32%</w:t>
            </w:r>
          </w:p>
        </w:tc>
      </w:tr>
      <w:tr w:rsidR="00D63775" w:rsidRPr="00D63775" w:rsidTr="00EA4DA6">
        <w:tc>
          <w:tcPr>
            <w:cnfStyle w:val="001000000000" w:firstRow="0" w:lastRow="0" w:firstColumn="1" w:lastColumn="0" w:oddVBand="0" w:evenVBand="0" w:oddHBand="0" w:evenHBand="0" w:firstRowFirstColumn="0" w:firstRowLastColumn="0" w:lastRowFirstColumn="0" w:lastRowLastColumn="0"/>
            <w:tcW w:w="0" w:type="auto"/>
            <w:hideMark/>
          </w:tcPr>
          <w:p w:rsidR="00D63775" w:rsidRPr="00D63775" w:rsidRDefault="00D63775" w:rsidP="00D63775">
            <w:pPr>
              <w:spacing w:line="360" w:lineRule="auto"/>
              <w:rPr>
                <w:rFonts w:ascii="Times New Roman" w:eastAsia="Times New Roman" w:hAnsi="Times New Roman" w:cs="Times New Roman"/>
                <w:sz w:val="24"/>
                <w:szCs w:val="24"/>
              </w:rPr>
            </w:pPr>
          </w:p>
        </w:tc>
        <w:tc>
          <w:tcPr>
            <w:tcW w:w="0" w:type="auto"/>
            <w:hideMark/>
          </w:tcPr>
          <w:p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Lecturers</w:t>
            </w:r>
          </w:p>
        </w:tc>
        <w:tc>
          <w:tcPr>
            <w:tcW w:w="0" w:type="auto"/>
            <w:hideMark/>
          </w:tcPr>
          <w:p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70</w:t>
            </w:r>
          </w:p>
        </w:tc>
        <w:tc>
          <w:tcPr>
            <w:tcW w:w="0" w:type="auto"/>
            <w:hideMark/>
          </w:tcPr>
          <w:p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28%</w:t>
            </w:r>
          </w:p>
        </w:tc>
      </w:tr>
      <w:tr w:rsidR="00D63775" w:rsidRPr="00D63775" w:rsidTr="00EA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D63775" w:rsidRPr="00D63775" w:rsidRDefault="00D63775" w:rsidP="00D63775">
            <w:pPr>
              <w:spacing w:line="360" w:lineRule="auto"/>
              <w:rPr>
                <w:rFonts w:ascii="Times New Roman" w:eastAsia="Times New Roman" w:hAnsi="Times New Roman" w:cs="Times New Roman"/>
                <w:sz w:val="24"/>
                <w:szCs w:val="24"/>
              </w:rPr>
            </w:pPr>
          </w:p>
        </w:tc>
        <w:tc>
          <w:tcPr>
            <w:tcW w:w="0" w:type="auto"/>
            <w:hideMark/>
          </w:tcPr>
          <w:p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Students</w:t>
            </w:r>
          </w:p>
        </w:tc>
        <w:tc>
          <w:tcPr>
            <w:tcW w:w="0" w:type="auto"/>
            <w:hideMark/>
          </w:tcPr>
          <w:p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100</w:t>
            </w:r>
          </w:p>
        </w:tc>
        <w:tc>
          <w:tcPr>
            <w:tcW w:w="0" w:type="auto"/>
            <w:hideMark/>
          </w:tcPr>
          <w:p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40%</w:t>
            </w:r>
          </w:p>
        </w:tc>
      </w:tr>
      <w:tr w:rsidR="00D63775" w:rsidRPr="00D63775" w:rsidTr="00EA4DA6">
        <w:tc>
          <w:tcPr>
            <w:cnfStyle w:val="001000000000" w:firstRow="0" w:lastRow="0" w:firstColumn="1" w:lastColumn="0" w:oddVBand="0" w:evenVBand="0" w:oddHBand="0" w:evenHBand="0" w:firstRowFirstColumn="0" w:firstRowLastColumn="0" w:lastRowFirstColumn="0" w:lastRowLastColumn="0"/>
            <w:tcW w:w="0" w:type="auto"/>
            <w:hideMark/>
          </w:tcPr>
          <w:p w:rsidR="00D63775" w:rsidRPr="00D63775" w:rsidRDefault="00D63775" w:rsidP="00D63775">
            <w:pPr>
              <w:spacing w:line="360" w:lineRule="auto"/>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Years of Experience</w:t>
            </w:r>
          </w:p>
        </w:tc>
        <w:tc>
          <w:tcPr>
            <w:tcW w:w="0" w:type="auto"/>
            <w:hideMark/>
          </w:tcPr>
          <w:p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1-5 years</w:t>
            </w:r>
          </w:p>
        </w:tc>
        <w:tc>
          <w:tcPr>
            <w:tcW w:w="0" w:type="auto"/>
            <w:hideMark/>
          </w:tcPr>
          <w:p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120</w:t>
            </w:r>
          </w:p>
        </w:tc>
        <w:tc>
          <w:tcPr>
            <w:tcW w:w="0" w:type="auto"/>
            <w:hideMark/>
          </w:tcPr>
          <w:p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48%</w:t>
            </w:r>
          </w:p>
        </w:tc>
      </w:tr>
      <w:tr w:rsidR="00D63775" w:rsidRPr="00D63775" w:rsidTr="00EA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D63775" w:rsidRPr="00D63775" w:rsidRDefault="00D63775" w:rsidP="00D63775">
            <w:pPr>
              <w:spacing w:line="360" w:lineRule="auto"/>
              <w:rPr>
                <w:rFonts w:ascii="Times New Roman" w:eastAsia="Times New Roman" w:hAnsi="Times New Roman" w:cs="Times New Roman"/>
                <w:sz w:val="24"/>
                <w:szCs w:val="24"/>
              </w:rPr>
            </w:pPr>
          </w:p>
        </w:tc>
        <w:tc>
          <w:tcPr>
            <w:tcW w:w="0" w:type="auto"/>
            <w:hideMark/>
          </w:tcPr>
          <w:p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6-10 years</w:t>
            </w:r>
          </w:p>
        </w:tc>
        <w:tc>
          <w:tcPr>
            <w:tcW w:w="0" w:type="auto"/>
            <w:hideMark/>
          </w:tcPr>
          <w:p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80</w:t>
            </w:r>
          </w:p>
        </w:tc>
        <w:tc>
          <w:tcPr>
            <w:tcW w:w="0" w:type="auto"/>
            <w:hideMark/>
          </w:tcPr>
          <w:p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32%</w:t>
            </w:r>
          </w:p>
        </w:tc>
      </w:tr>
      <w:tr w:rsidR="00D63775" w:rsidRPr="00D63775" w:rsidTr="00EA4DA6">
        <w:tc>
          <w:tcPr>
            <w:cnfStyle w:val="001000000000" w:firstRow="0" w:lastRow="0" w:firstColumn="1" w:lastColumn="0" w:oddVBand="0" w:evenVBand="0" w:oddHBand="0" w:evenHBand="0" w:firstRowFirstColumn="0" w:firstRowLastColumn="0" w:lastRowFirstColumn="0" w:lastRowLastColumn="0"/>
            <w:tcW w:w="0" w:type="auto"/>
            <w:hideMark/>
          </w:tcPr>
          <w:p w:rsidR="00D63775" w:rsidRPr="00D63775" w:rsidRDefault="00D63775" w:rsidP="00D63775">
            <w:pPr>
              <w:spacing w:line="360" w:lineRule="auto"/>
              <w:rPr>
                <w:rFonts w:ascii="Times New Roman" w:eastAsia="Times New Roman" w:hAnsi="Times New Roman" w:cs="Times New Roman"/>
                <w:sz w:val="24"/>
                <w:szCs w:val="24"/>
              </w:rPr>
            </w:pPr>
          </w:p>
        </w:tc>
        <w:tc>
          <w:tcPr>
            <w:tcW w:w="0" w:type="auto"/>
            <w:hideMark/>
          </w:tcPr>
          <w:p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Above 10 years</w:t>
            </w:r>
          </w:p>
        </w:tc>
        <w:tc>
          <w:tcPr>
            <w:tcW w:w="0" w:type="auto"/>
            <w:hideMark/>
          </w:tcPr>
          <w:p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50</w:t>
            </w:r>
          </w:p>
        </w:tc>
        <w:tc>
          <w:tcPr>
            <w:tcW w:w="0" w:type="auto"/>
            <w:hideMark/>
          </w:tcPr>
          <w:p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20%</w:t>
            </w:r>
          </w:p>
        </w:tc>
      </w:tr>
    </w:tbl>
    <w:p w:rsidR="0093065F" w:rsidRPr="002B5EBF" w:rsidRDefault="00D63775" w:rsidP="002B5EBF">
      <w:pPr>
        <w:spacing w:before="100" w:beforeAutospacing="1" w:after="100" w:afterAutospacing="1" w:line="36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searcher, 2024</w:t>
      </w:r>
    </w:p>
    <w:p w:rsidR="00D63775" w:rsidRDefault="0023597C" w:rsidP="00D63775">
      <w:pPr>
        <w:pStyle w:val="NormalWeb"/>
        <w:spacing w:line="480" w:lineRule="auto"/>
        <w:jc w:val="both"/>
      </w:pPr>
      <w:r w:rsidRPr="00966F0B">
        <w:rPr>
          <w:rFonts w:eastAsiaTheme="majorEastAsia"/>
          <w:b/>
          <w:bCs/>
          <w:color w:val="000000" w:themeColor="text1"/>
        </w:rPr>
        <w:t>The Extent of Dialogical Communication Practices</w:t>
      </w:r>
      <w:r>
        <w:rPr>
          <w:rFonts w:eastAsiaTheme="majorEastAsia"/>
          <w:b/>
          <w:bCs/>
          <w:color w:val="000000" w:themeColor="text1"/>
        </w:rPr>
        <w:t xml:space="preserve"> at St. Augustine University of Tanzania</w:t>
      </w:r>
    </w:p>
    <w:p w:rsidR="00D63775" w:rsidRDefault="00D63775" w:rsidP="00D63775">
      <w:pPr>
        <w:pStyle w:val="NormalWeb"/>
        <w:spacing w:line="480" w:lineRule="auto"/>
        <w:jc w:val="both"/>
      </w:pPr>
      <w:r>
        <w:t>The survey data regarding dialogical communication within the organization illustrates a varied perception of communication practices among respondents. Specifically, the results concerning leaders engaging in open, two-way communication show a favorable inclination, with 55% of participants either agreeing or strongly agreeing that such interactions are prevalent. This indicates that over half of the workforce perceives their leadership as communicatively open and engaging, which is crucial for fostering a transparent and inclusive working environment. However, 25% of respondents disagreeing or strongly disagreeing points to a significant minority who might feel left out of key conversations or not adequately heard, suggesting a gap that could impact employee engagement and trust in leadership.</w:t>
      </w:r>
    </w:p>
    <w:p w:rsidR="00D63775" w:rsidRDefault="00D63775" w:rsidP="00D63775">
      <w:pPr>
        <w:pStyle w:val="NormalWeb"/>
        <w:spacing w:line="480" w:lineRule="auto"/>
        <w:jc w:val="both"/>
      </w:pPr>
      <w:r>
        <w:t xml:space="preserve">In terms of dialogical communication during meetings, the response is slightly more positive, with 55% of respondents agreeing that it is encouraged. This reflects a culture where ideas can be exchanged freely and discussions are likely multifaceted, contributing to a more dynamic and collaborative decision-making process. Nevertheless, the 20% of participants who disagree and the 25% who remain neutral present a critical area for improvement. The neutral stance might </w:t>
      </w:r>
      <w:r>
        <w:lastRenderedPageBreak/>
        <w:t>indicate uncertainty or a perceived inconsistency in how meetings are conducted, which could affect the overall effectiveness of these gatherings as platforms for genuine dialogue.</w:t>
      </w:r>
    </w:p>
    <w:p w:rsidR="00D63775" w:rsidRDefault="00D63775" w:rsidP="00D63775">
      <w:pPr>
        <w:pStyle w:val="NormalWeb"/>
        <w:spacing w:line="480" w:lineRule="auto"/>
        <w:jc w:val="both"/>
      </w:pPr>
      <w:r>
        <w:t>The strongest positive feedback comes from the perception of mutual respect in communication among staff and students, with 70% affirming its presence. This is a vital component of any educational or organizational setting, as respect underpins the willingness to engage openly and constructively in dialogue. The low percentages of disagreement and strong disagreement (15% combined) are encouraging, yet the 15% neutral responses might suggest some areas are still experiencing communication barriers or a lack of universal respect in interactions. This calls for ongoing efforts to reinforce respect as a core value in all communications, ensuring that all members of the organization feel valued and respected.</w:t>
      </w:r>
      <w:r w:rsidR="0023597C">
        <w:t xml:space="preserve"> Results are presented in a table below</w:t>
      </w:r>
    </w:p>
    <w:p w:rsidR="0023597C" w:rsidRPr="0023597C" w:rsidRDefault="0023597C" w:rsidP="0023597C">
      <w:pPr>
        <w:spacing w:before="100" w:beforeAutospacing="1" w:after="100" w:afterAutospacing="1" w:line="360" w:lineRule="auto"/>
        <w:rPr>
          <w:rFonts w:ascii="Times New Roman" w:eastAsia="Times New Roman" w:hAnsi="Times New Roman" w:cs="Times New Roman"/>
          <w:sz w:val="24"/>
          <w:szCs w:val="24"/>
        </w:rPr>
      </w:pPr>
      <w:r w:rsidRPr="0023597C">
        <w:rPr>
          <w:rFonts w:ascii="Times New Roman" w:eastAsia="Times New Roman" w:hAnsi="Times New Roman" w:cs="Times New Roman"/>
          <w:bCs/>
          <w:sz w:val="24"/>
          <w:szCs w:val="24"/>
        </w:rPr>
        <w:t xml:space="preserve">Table 3: </w:t>
      </w:r>
      <w:r w:rsidRPr="0023597C">
        <w:rPr>
          <w:rFonts w:ascii="Times New Roman" w:eastAsia="Times New Roman" w:hAnsi="Times New Roman" w:cs="Times New Roman"/>
          <w:b/>
          <w:bCs/>
          <w:sz w:val="24"/>
          <w:szCs w:val="24"/>
        </w:rPr>
        <w:t>Extent of Dialogical Communication Practices</w:t>
      </w:r>
    </w:p>
    <w:tbl>
      <w:tblPr>
        <w:tblStyle w:val="PlainTable2"/>
        <w:tblW w:w="0" w:type="auto"/>
        <w:tblLook w:val="04A0" w:firstRow="1" w:lastRow="0" w:firstColumn="1" w:lastColumn="0" w:noHBand="0" w:noVBand="1"/>
      </w:tblPr>
      <w:tblGrid>
        <w:gridCol w:w="3316"/>
        <w:gridCol w:w="1473"/>
        <w:gridCol w:w="1199"/>
        <w:gridCol w:w="1066"/>
        <w:gridCol w:w="933"/>
        <w:gridCol w:w="1373"/>
      </w:tblGrid>
      <w:tr w:rsidR="0023597C" w:rsidRPr="0023597C" w:rsidTr="00EA4D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23597C" w:rsidRPr="0023597C" w:rsidRDefault="0023597C" w:rsidP="0023597C">
            <w:pPr>
              <w:spacing w:line="360" w:lineRule="auto"/>
              <w:jc w:val="center"/>
              <w:rPr>
                <w:rFonts w:ascii="Times New Roman" w:eastAsia="Times New Roman" w:hAnsi="Times New Roman" w:cs="Times New Roman"/>
                <w:b w:val="0"/>
                <w:sz w:val="24"/>
                <w:szCs w:val="24"/>
              </w:rPr>
            </w:pPr>
            <w:r w:rsidRPr="0023597C">
              <w:rPr>
                <w:rFonts w:ascii="Times New Roman" w:eastAsia="Times New Roman" w:hAnsi="Times New Roman" w:cs="Times New Roman"/>
                <w:b w:val="0"/>
                <w:sz w:val="24"/>
                <w:szCs w:val="24"/>
              </w:rPr>
              <w:t>Statement</w:t>
            </w:r>
          </w:p>
        </w:tc>
        <w:tc>
          <w:tcPr>
            <w:tcW w:w="0" w:type="auto"/>
            <w:hideMark/>
          </w:tcPr>
          <w:p w:rsidR="0023597C" w:rsidRPr="0023597C" w:rsidRDefault="0023597C" w:rsidP="0023597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23597C">
              <w:rPr>
                <w:rFonts w:ascii="Times New Roman" w:eastAsia="Times New Roman" w:hAnsi="Times New Roman" w:cs="Times New Roman"/>
                <w:b w:val="0"/>
                <w:sz w:val="24"/>
                <w:szCs w:val="24"/>
              </w:rPr>
              <w:t>Strongly Disagree (%)</w:t>
            </w:r>
          </w:p>
        </w:tc>
        <w:tc>
          <w:tcPr>
            <w:tcW w:w="0" w:type="auto"/>
            <w:hideMark/>
          </w:tcPr>
          <w:p w:rsidR="0023597C" w:rsidRPr="0023597C" w:rsidRDefault="0023597C" w:rsidP="0023597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23597C">
              <w:rPr>
                <w:rFonts w:ascii="Times New Roman" w:eastAsia="Times New Roman" w:hAnsi="Times New Roman" w:cs="Times New Roman"/>
                <w:b w:val="0"/>
                <w:sz w:val="24"/>
                <w:szCs w:val="24"/>
              </w:rPr>
              <w:t>Disagree (%)</w:t>
            </w:r>
          </w:p>
        </w:tc>
        <w:tc>
          <w:tcPr>
            <w:tcW w:w="0" w:type="auto"/>
            <w:hideMark/>
          </w:tcPr>
          <w:p w:rsidR="0023597C" w:rsidRPr="0023597C" w:rsidRDefault="0023597C" w:rsidP="0023597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23597C">
              <w:rPr>
                <w:rFonts w:ascii="Times New Roman" w:eastAsia="Times New Roman" w:hAnsi="Times New Roman" w:cs="Times New Roman"/>
                <w:b w:val="0"/>
                <w:sz w:val="24"/>
                <w:szCs w:val="24"/>
              </w:rPr>
              <w:t>Neutral (%)</w:t>
            </w:r>
          </w:p>
        </w:tc>
        <w:tc>
          <w:tcPr>
            <w:tcW w:w="0" w:type="auto"/>
            <w:hideMark/>
          </w:tcPr>
          <w:p w:rsidR="0023597C" w:rsidRPr="0023597C" w:rsidRDefault="0023597C" w:rsidP="0023597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23597C">
              <w:rPr>
                <w:rFonts w:ascii="Times New Roman" w:eastAsia="Times New Roman" w:hAnsi="Times New Roman" w:cs="Times New Roman"/>
                <w:b w:val="0"/>
                <w:sz w:val="24"/>
                <w:szCs w:val="24"/>
              </w:rPr>
              <w:t>Agree (%)</w:t>
            </w:r>
          </w:p>
        </w:tc>
        <w:tc>
          <w:tcPr>
            <w:tcW w:w="0" w:type="auto"/>
            <w:hideMark/>
          </w:tcPr>
          <w:p w:rsidR="0023597C" w:rsidRPr="0023597C" w:rsidRDefault="0023597C" w:rsidP="0023597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23597C">
              <w:rPr>
                <w:rFonts w:ascii="Times New Roman" w:eastAsia="Times New Roman" w:hAnsi="Times New Roman" w:cs="Times New Roman"/>
                <w:b w:val="0"/>
                <w:sz w:val="24"/>
                <w:szCs w:val="24"/>
              </w:rPr>
              <w:t>Strongly Agree (%)</w:t>
            </w:r>
          </w:p>
        </w:tc>
      </w:tr>
      <w:tr w:rsidR="0023597C" w:rsidRPr="0023597C" w:rsidTr="00EA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23597C" w:rsidRPr="0023597C" w:rsidRDefault="0023597C" w:rsidP="0023597C">
            <w:pPr>
              <w:spacing w:line="360" w:lineRule="auto"/>
              <w:rPr>
                <w:rFonts w:ascii="Times New Roman" w:eastAsia="Times New Roman" w:hAnsi="Times New Roman" w:cs="Times New Roman"/>
                <w:b w:val="0"/>
                <w:sz w:val="24"/>
                <w:szCs w:val="24"/>
              </w:rPr>
            </w:pPr>
            <w:r w:rsidRPr="0023597C">
              <w:rPr>
                <w:rFonts w:ascii="Times New Roman" w:eastAsia="Times New Roman" w:hAnsi="Times New Roman" w:cs="Times New Roman"/>
                <w:b w:val="0"/>
                <w:sz w:val="24"/>
                <w:szCs w:val="24"/>
              </w:rPr>
              <w:t>Leaders engage in open, two-way communication.</w:t>
            </w:r>
          </w:p>
        </w:tc>
        <w:tc>
          <w:tcPr>
            <w:tcW w:w="0" w:type="auto"/>
            <w:hideMark/>
          </w:tcPr>
          <w:p w:rsidR="0023597C" w:rsidRPr="0023597C" w:rsidRDefault="0023597C" w:rsidP="0023597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10</w:t>
            </w:r>
          </w:p>
        </w:tc>
        <w:tc>
          <w:tcPr>
            <w:tcW w:w="0" w:type="auto"/>
            <w:hideMark/>
          </w:tcPr>
          <w:p w:rsidR="0023597C" w:rsidRPr="0023597C" w:rsidRDefault="0023597C" w:rsidP="0023597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15</w:t>
            </w:r>
          </w:p>
        </w:tc>
        <w:tc>
          <w:tcPr>
            <w:tcW w:w="0" w:type="auto"/>
            <w:hideMark/>
          </w:tcPr>
          <w:p w:rsidR="0023597C" w:rsidRPr="0023597C" w:rsidRDefault="0023597C" w:rsidP="0023597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20</w:t>
            </w:r>
          </w:p>
        </w:tc>
        <w:tc>
          <w:tcPr>
            <w:tcW w:w="0" w:type="auto"/>
            <w:hideMark/>
          </w:tcPr>
          <w:p w:rsidR="0023597C" w:rsidRPr="0023597C" w:rsidRDefault="0023597C" w:rsidP="0023597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35</w:t>
            </w:r>
          </w:p>
        </w:tc>
        <w:tc>
          <w:tcPr>
            <w:tcW w:w="0" w:type="auto"/>
            <w:hideMark/>
          </w:tcPr>
          <w:p w:rsidR="0023597C" w:rsidRPr="0023597C" w:rsidRDefault="0023597C" w:rsidP="0023597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20</w:t>
            </w:r>
          </w:p>
        </w:tc>
      </w:tr>
      <w:tr w:rsidR="0023597C" w:rsidRPr="0023597C" w:rsidTr="00EA4DA6">
        <w:tc>
          <w:tcPr>
            <w:cnfStyle w:val="001000000000" w:firstRow="0" w:lastRow="0" w:firstColumn="1" w:lastColumn="0" w:oddVBand="0" w:evenVBand="0" w:oddHBand="0" w:evenHBand="0" w:firstRowFirstColumn="0" w:firstRowLastColumn="0" w:lastRowFirstColumn="0" w:lastRowLastColumn="0"/>
            <w:tcW w:w="0" w:type="auto"/>
            <w:hideMark/>
          </w:tcPr>
          <w:p w:rsidR="0023597C" w:rsidRPr="0023597C" w:rsidRDefault="0023597C" w:rsidP="0023597C">
            <w:pPr>
              <w:spacing w:line="360" w:lineRule="auto"/>
              <w:rPr>
                <w:rFonts w:ascii="Times New Roman" w:eastAsia="Times New Roman" w:hAnsi="Times New Roman" w:cs="Times New Roman"/>
                <w:b w:val="0"/>
                <w:sz w:val="24"/>
                <w:szCs w:val="24"/>
              </w:rPr>
            </w:pPr>
            <w:r w:rsidRPr="0023597C">
              <w:rPr>
                <w:rFonts w:ascii="Times New Roman" w:eastAsia="Times New Roman" w:hAnsi="Times New Roman" w:cs="Times New Roman"/>
                <w:b w:val="0"/>
                <w:sz w:val="24"/>
                <w:szCs w:val="24"/>
              </w:rPr>
              <w:t>Dialogical communication is encouraged in meetings.</w:t>
            </w:r>
          </w:p>
        </w:tc>
        <w:tc>
          <w:tcPr>
            <w:tcW w:w="0" w:type="auto"/>
            <w:hideMark/>
          </w:tcPr>
          <w:p w:rsidR="0023597C" w:rsidRPr="0023597C" w:rsidRDefault="0023597C" w:rsidP="0023597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8</w:t>
            </w:r>
          </w:p>
        </w:tc>
        <w:tc>
          <w:tcPr>
            <w:tcW w:w="0" w:type="auto"/>
            <w:hideMark/>
          </w:tcPr>
          <w:p w:rsidR="0023597C" w:rsidRPr="0023597C" w:rsidRDefault="0023597C" w:rsidP="0023597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12</w:t>
            </w:r>
          </w:p>
        </w:tc>
        <w:tc>
          <w:tcPr>
            <w:tcW w:w="0" w:type="auto"/>
            <w:hideMark/>
          </w:tcPr>
          <w:p w:rsidR="0023597C" w:rsidRPr="0023597C" w:rsidRDefault="0023597C" w:rsidP="0023597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25</w:t>
            </w:r>
          </w:p>
        </w:tc>
        <w:tc>
          <w:tcPr>
            <w:tcW w:w="0" w:type="auto"/>
            <w:hideMark/>
          </w:tcPr>
          <w:p w:rsidR="0023597C" w:rsidRPr="0023597C" w:rsidRDefault="0023597C" w:rsidP="0023597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40</w:t>
            </w:r>
          </w:p>
        </w:tc>
        <w:tc>
          <w:tcPr>
            <w:tcW w:w="0" w:type="auto"/>
            <w:hideMark/>
          </w:tcPr>
          <w:p w:rsidR="0023597C" w:rsidRPr="0023597C" w:rsidRDefault="0023597C" w:rsidP="0023597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15</w:t>
            </w:r>
          </w:p>
        </w:tc>
      </w:tr>
      <w:tr w:rsidR="0023597C" w:rsidRPr="0023597C" w:rsidTr="00EA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23597C" w:rsidRPr="0023597C" w:rsidRDefault="0023597C" w:rsidP="0023597C">
            <w:pPr>
              <w:spacing w:line="360" w:lineRule="auto"/>
              <w:rPr>
                <w:rFonts w:ascii="Times New Roman" w:eastAsia="Times New Roman" w:hAnsi="Times New Roman" w:cs="Times New Roman"/>
                <w:b w:val="0"/>
                <w:sz w:val="24"/>
                <w:szCs w:val="24"/>
              </w:rPr>
            </w:pPr>
            <w:r w:rsidRPr="0023597C">
              <w:rPr>
                <w:rFonts w:ascii="Times New Roman" w:eastAsia="Times New Roman" w:hAnsi="Times New Roman" w:cs="Times New Roman"/>
                <w:b w:val="0"/>
                <w:sz w:val="24"/>
                <w:szCs w:val="24"/>
              </w:rPr>
              <w:t>There is mutual respect in communication among staff and students.</w:t>
            </w:r>
          </w:p>
        </w:tc>
        <w:tc>
          <w:tcPr>
            <w:tcW w:w="0" w:type="auto"/>
            <w:hideMark/>
          </w:tcPr>
          <w:p w:rsidR="0023597C" w:rsidRPr="0023597C" w:rsidRDefault="0023597C" w:rsidP="0023597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5</w:t>
            </w:r>
          </w:p>
        </w:tc>
        <w:tc>
          <w:tcPr>
            <w:tcW w:w="0" w:type="auto"/>
            <w:hideMark/>
          </w:tcPr>
          <w:p w:rsidR="0023597C" w:rsidRPr="0023597C" w:rsidRDefault="0023597C" w:rsidP="0023597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10</w:t>
            </w:r>
          </w:p>
        </w:tc>
        <w:tc>
          <w:tcPr>
            <w:tcW w:w="0" w:type="auto"/>
            <w:hideMark/>
          </w:tcPr>
          <w:p w:rsidR="0023597C" w:rsidRPr="0023597C" w:rsidRDefault="0023597C" w:rsidP="0023597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15</w:t>
            </w:r>
          </w:p>
        </w:tc>
        <w:tc>
          <w:tcPr>
            <w:tcW w:w="0" w:type="auto"/>
            <w:hideMark/>
          </w:tcPr>
          <w:p w:rsidR="0023597C" w:rsidRPr="0023597C" w:rsidRDefault="0023597C" w:rsidP="0023597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50</w:t>
            </w:r>
          </w:p>
        </w:tc>
        <w:tc>
          <w:tcPr>
            <w:tcW w:w="0" w:type="auto"/>
            <w:hideMark/>
          </w:tcPr>
          <w:p w:rsidR="0023597C" w:rsidRPr="0023597C" w:rsidRDefault="0023597C" w:rsidP="0023597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20</w:t>
            </w:r>
          </w:p>
        </w:tc>
      </w:tr>
    </w:tbl>
    <w:p w:rsidR="00B068B4" w:rsidRDefault="0023597C" w:rsidP="00D63775">
      <w:pPr>
        <w:pStyle w:val="NormalWeb"/>
        <w:spacing w:line="480" w:lineRule="auto"/>
        <w:jc w:val="both"/>
        <w:rPr>
          <w:b/>
        </w:rPr>
      </w:pPr>
      <w:r w:rsidRPr="0023597C">
        <w:rPr>
          <w:b/>
        </w:rPr>
        <w:t>Researcher. 2023</w:t>
      </w:r>
    </w:p>
    <w:p w:rsidR="00DD38DA" w:rsidRDefault="00DD38DA" w:rsidP="00D63775">
      <w:pPr>
        <w:pStyle w:val="NormalWeb"/>
        <w:spacing w:line="480" w:lineRule="auto"/>
        <w:jc w:val="both"/>
        <w:rPr>
          <w:b/>
        </w:rPr>
      </w:pPr>
    </w:p>
    <w:p w:rsidR="0023597C" w:rsidRDefault="0023597C" w:rsidP="0023597C">
      <w:pPr>
        <w:pStyle w:val="NormalWeb"/>
        <w:spacing w:line="480" w:lineRule="auto"/>
        <w:jc w:val="both"/>
        <w:rPr>
          <w:rFonts w:eastAsiaTheme="majorEastAsia"/>
          <w:b/>
          <w:bCs/>
          <w:color w:val="000000" w:themeColor="text1"/>
        </w:rPr>
      </w:pPr>
      <w:r w:rsidRPr="00966F0B">
        <w:rPr>
          <w:rFonts w:eastAsiaTheme="majorEastAsia"/>
          <w:b/>
          <w:bCs/>
          <w:color w:val="000000" w:themeColor="text1"/>
        </w:rPr>
        <w:lastRenderedPageBreak/>
        <w:t>Relationship between Dialogical Communication and Transformational Leadership</w:t>
      </w:r>
    </w:p>
    <w:p w:rsidR="00B068B4" w:rsidRDefault="00B068B4" w:rsidP="00B068B4">
      <w:pPr>
        <w:pStyle w:val="NormalWeb"/>
        <w:spacing w:line="480" w:lineRule="auto"/>
        <w:jc w:val="both"/>
        <w:rPr>
          <w:rFonts w:eastAsiaTheme="majorEastAsia"/>
          <w:b/>
          <w:bCs/>
          <w:color w:val="000000" w:themeColor="text1"/>
        </w:rPr>
      </w:pPr>
      <w:r>
        <w:rPr>
          <w:rFonts w:eastAsiaTheme="majorEastAsia"/>
          <w:b/>
          <w:bCs/>
          <w:color w:val="000000" w:themeColor="text1"/>
        </w:rPr>
        <w:t>Correlation Analysis</w:t>
      </w:r>
    </w:p>
    <w:p w:rsidR="00B068B4" w:rsidRPr="00B068B4" w:rsidRDefault="00B068B4" w:rsidP="00B068B4">
      <w:pPr>
        <w:pStyle w:val="NormalWeb"/>
        <w:spacing w:line="480" w:lineRule="auto"/>
        <w:jc w:val="both"/>
        <w:rPr>
          <w:rFonts w:eastAsiaTheme="majorEastAsia"/>
          <w:b/>
          <w:bCs/>
          <w:color w:val="000000" w:themeColor="text1"/>
        </w:rPr>
      </w:pPr>
      <w:r w:rsidRPr="00B068B4">
        <w:rPr>
          <w:b/>
          <w:bCs/>
        </w:rPr>
        <w:t>Table 4: Correlation between Dialogical Communication and Transformational Leadership</w:t>
      </w:r>
    </w:p>
    <w:tbl>
      <w:tblPr>
        <w:tblStyle w:val="PlainTable2"/>
        <w:tblW w:w="0" w:type="auto"/>
        <w:tblLook w:val="04A0" w:firstRow="1" w:lastRow="0" w:firstColumn="1" w:lastColumn="0" w:noHBand="0" w:noVBand="1"/>
      </w:tblPr>
      <w:tblGrid>
        <w:gridCol w:w="3749"/>
        <w:gridCol w:w="2922"/>
        <w:gridCol w:w="996"/>
      </w:tblGrid>
      <w:tr w:rsidR="00B068B4" w:rsidRPr="00B068B4" w:rsidTr="00EA4D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B068B4" w:rsidRPr="00B068B4" w:rsidRDefault="00B068B4" w:rsidP="00B068B4">
            <w:pPr>
              <w:pStyle w:val="NormalWeb"/>
              <w:spacing w:line="480" w:lineRule="auto"/>
              <w:jc w:val="both"/>
            </w:pPr>
            <w:r w:rsidRPr="00B068B4">
              <w:t>Variables</w:t>
            </w:r>
          </w:p>
        </w:tc>
        <w:tc>
          <w:tcPr>
            <w:tcW w:w="0" w:type="auto"/>
            <w:hideMark/>
          </w:tcPr>
          <w:p w:rsidR="00B068B4" w:rsidRPr="00B068B4" w:rsidRDefault="00B068B4" w:rsidP="00B068B4">
            <w:pPr>
              <w:pStyle w:val="NormalWeb"/>
              <w:spacing w:line="480" w:lineRule="auto"/>
              <w:jc w:val="both"/>
              <w:cnfStyle w:val="100000000000" w:firstRow="1" w:lastRow="0" w:firstColumn="0" w:lastColumn="0" w:oddVBand="0" w:evenVBand="0" w:oddHBand="0" w:evenHBand="0" w:firstRowFirstColumn="0" w:firstRowLastColumn="0" w:lastRowFirstColumn="0" w:lastRowLastColumn="0"/>
            </w:pPr>
            <w:r w:rsidRPr="00B068B4">
              <w:t>Correlation Coefficient (r)</w:t>
            </w:r>
          </w:p>
        </w:tc>
        <w:tc>
          <w:tcPr>
            <w:tcW w:w="0" w:type="auto"/>
            <w:hideMark/>
          </w:tcPr>
          <w:p w:rsidR="00B068B4" w:rsidRPr="00B068B4" w:rsidRDefault="00B068B4" w:rsidP="00B068B4">
            <w:pPr>
              <w:pStyle w:val="NormalWeb"/>
              <w:spacing w:line="480" w:lineRule="auto"/>
              <w:jc w:val="both"/>
              <w:cnfStyle w:val="100000000000" w:firstRow="1" w:lastRow="0" w:firstColumn="0" w:lastColumn="0" w:oddVBand="0" w:evenVBand="0" w:oddHBand="0" w:evenHBand="0" w:firstRowFirstColumn="0" w:firstRowLastColumn="0" w:lastRowFirstColumn="0" w:lastRowLastColumn="0"/>
            </w:pPr>
            <w:r w:rsidRPr="00B068B4">
              <w:t>P-value</w:t>
            </w:r>
          </w:p>
        </w:tc>
      </w:tr>
      <w:tr w:rsidR="00B068B4" w:rsidRPr="00B068B4" w:rsidTr="00EA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B068B4" w:rsidRPr="00B068B4" w:rsidRDefault="00B068B4" w:rsidP="00B068B4">
            <w:pPr>
              <w:pStyle w:val="NormalWeb"/>
              <w:spacing w:line="480" w:lineRule="auto"/>
              <w:jc w:val="both"/>
              <w:rPr>
                <w:b w:val="0"/>
              </w:rPr>
            </w:pPr>
            <w:r w:rsidRPr="00B068B4">
              <w:rPr>
                <w:b w:val="0"/>
              </w:rPr>
              <w:t>Dialogical Communication Practices</w:t>
            </w:r>
          </w:p>
        </w:tc>
        <w:tc>
          <w:tcPr>
            <w:tcW w:w="0" w:type="auto"/>
            <w:hideMark/>
          </w:tcPr>
          <w:p w:rsidR="00B068B4" w:rsidRPr="00B068B4" w:rsidRDefault="00B068B4" w:rsidP="00B068B4">
            <w:pPr>
              <w:pStyle w:val="NormalWeb"/>
              <w:spacing w:line="480" w:lineRule="auto"/>
              <w:jc w:val="both"/>
              <w:cnfStyle w:val="000000100000" w:firstRow="0" w:lastRow="0" w:firstColumn="0" w:lastColumn="0" w:oddVBand="0" w:evenVBand="0" w:oddHBand="1" w:evenHBand="0" w:firstRowFirstColumn="0" w:firstRowLastColumn="0" w:lastRowFirstColumn="0" w:lastRowLastColumn="0"/>
            </w:pPr>
            <w:r w:rsidRPr="00B068B4">
              <w:t>0.68</w:t>
            </w:r>
          </w:p>
        </w:tc>
        <w:tc>
          <w:tcPr>
            <w:tcW w:w="0" w:type="auto"/>
            <w:hideMark/>
          </w:tcPr>
          <w:p w:rsidR="00B068B4" w:rsidRPr="00B068B4" w:rsidRDefault="00B068B4" w:rsidP="00B068B4">
            <w:pPr>
              <w:pStyle w:val="NormalWeb"/>
              <w:spacing w:line="480" w:lineRule="auto"/>
              <w:jc w:val="both"/>
              <w:cnfStyle w:val="000000100000" w:firstRow="0" w:lastRow="0" w:firstColumn="0" w:lastColumn="0" w:oddVBand="0" w:evenVBand="0" w:oddHBand="1" w:evenHBand="0" w:firstRowFirstColumn="0" w:firstRowLastColumn="0" w:lastRowFirstColumn="0" w:lastRowLastColumn="0"/>
            </w:pPr>
            <w:r w:rsidRPr="00B068B4">
              <w:t>0.001**</w:t>
            </w:r>
          </w:p>
        </w:tc>
      </w:tr>
      <w:tr w:rsidR="00B068B4" w:rsidRPr="00B068B4" w:rsidTr="00EA4DA6">
        <w:tc>
          <w:tcPr>
            <w:cnfStyle w:val="001000000000" w:firstRow="0" w:lastRow="0" w:firstColumn="1" w:lastColumn="0" w:oddVBand="0" w:evenVBand="0" w:oddHBand="0" w:evenHBand="0" w:firstRowFirstColumn="0" w:firstRowLastColumn="0" w:lastRowFirstColumn="0" w:lastRowLastColumn="0"/>
            <w:tcW w:w="0" w:type="auto"/>
            <w:hideMark/>
          </w:tcPr>
          <w:p w:rsidR="00B068B4" w:rsidRPr="00B068B4" w:rsidRDefault="00B068B4" w:rsidP="00B068B4">
            <w:pPr>
              <w:pStyle w:val="NormalWeb"/>
              <w:spacing w:line="480" w:lineRule="auto"/>
              <w:jc w:val="both"/>
              <w:rPr>
                <w:b w:val="0"/>
              </w:rPr>
            </w:pPr>
            <w:r w:rsidRPr="00B068B4">
              <w:rPr>
                <w:b w:val="0"/>
              </w:rPr>
              <w:t>Transformational Leadership</w:t>
            </w:r>
          </w:p>
        </w:tc>
        <w:tc>
          <w:tcPr>
            <w:tcW w:w="0" w:type="auto"/>
            <w:hideMark/>
          </w:tcPr>
          <w:p w:rsidR="00B068B4" w:rsidRPr="00B068B4" w:rsidRDefault="00B068B4" w:rsidP="00B068B4">
            <w:pPr>
              <w:pStyle w:val="NormalWeb"/>
              <w:spacing w:line="480" w:lineRule="auto"/>
              <w:jc w:val="both"/>
              <w:cnfStyle w:val="000000000000" w:firstRow="0" w:lastRow="0" w:firstColumn="0" w:lastColumn="0" w:oddVBand="0" w:evenVBand="0" w:oddHBand="0" w:evenHBand="0" w:firstRowFirstColumn="0" w:firstRowLastColumn="0" w:lastRowFirstColumn="0" w:lastRowLastColumn="0"/>
            </w:pPr>
          </w:p>
        </w:tc>
        <w:tc>
          <w:tcPr>
            <w:tcW w:w="0" w:type="auto"/>
            <w:hideMark/>
          </w:tcPr>
          <w:p w:rsidR="00B068B4" w:rsidRPr="00B068B4" w:rsidRDefault="00B068B4" w:rsidP="00B068B4">
            <w:pPr>
              <w:pStyle w:val="NormalWeb"/>
              <w:spacing w:line="480" w:lineRule="auto"/>
              <w:jc w:val="both"/>
              <w:cnfStyle w:val="000000000000" w:firstRow="0" w:lastRow="0" w:firstColumn="0" w:lastColumn="0" w:oddVBand="0" w:evenVBand="0" w:oddHBand="0" w:evenHBand="0" w:firstRowFirstColumn="0" w:firstRowLastColumn="0" w:lastRowFirstColumn="0" w:lastRowLastColumn="0"/>
            </w:pPr>
          </w:p>
        </w:tc>
      </w:tr>
    </w:tbl>
    <w:p w:rsidR="00B068B4" w:rsidRDefault="00B068B4" w:rsidP="0023597C">
      <w:pPr>
        <w:pStyle w:val="NormalWeb"/>
        <w:spacing w:line="480" w:lineRule="auto"/>
        <w:jc w:val="both"/>
      </w:pPr>
      <w:r w:rsidRPr="00B068B4">
        <w:rPr>
          <w:b/>
          <w:bCs/>
        </w:rPr>
        <w:t>Note:</w:t>
      </w:r>
      <w:r w:rsidRPr="00B068B4">
        <w:t xml:space="preserve"> </w:t>
      </w:r>
      <w:r w:rsidRPr="00B068B4">
        <w:rPr>
          <w:b/>
          <w:bCs/>
        </w:rPr>
        <w:t>P-value &lt; 0.05</w:t>
      </w:r>
      <w:r w:rsidRPr="00B068B4">
        <w:t xml:space="preserve"> indicates statistical significance.</w:t>
      </w:r>
    </w:p>
    <w:p w:rsidR="0023597C" w:rsidRPr="0023597C" w:rsidRDefault="0023597C" w:rsidP="0023597C">
      <w:pPr>
        <w:pStyle w:val="NormalWeb"/>
        <w:spacing w:line="480" w:lineRule="auto"/>
        <w:jc w:val="both"/>
        <w:rPr>
          <w:b/>
        </w:rPr>
      </w:pPr>
      <w:r>
        <w:t>The correlation analysis reveals a strong positive correlation (r = 0.68) between dialogical communication practices and transformational leadership. This statistically significant relationship (p = 0.001) indicates that increased emphasis on open, two-way, and respectful communication within the organization is closely associated with higher levels of transformational leadership behaviors.</w:t>
      </w:r>
    </w:p>
    <w:p w:rsidR="0023597C" w:rsidRDefault="0023597C" w:rsidP="0023597C">
      <w:pPr>
        <w:pStyle w:val="NormalWeb"/>
        <w:spacing w:line="480" w:lineRule="auto"/>
        <w:jc w:val="both"/>
      </w:pPr>
      <w:r>
        <w:t>In practical terms, these results suggest that leaders who actively encourage open dialogue, mutual respect, and meaningful interactions are more likely to exhibit transformational leadership qualities, such as inspiring others, fostering innovative thinking, and positively influencing organizational culture. The strength of the correlation (0.68) underscores the critical role effective communication plays in developing and sustaining transformational leadership within organizational contexts.</w:t>
      </w:r>
    </w:p>
    <w:p w:rsidR="0023597C" w:rsidRDefault="0023597C" w:rsidP="0023597C">
      <w:pPr>
        <w:pStyle w:val="NormalWeb"/>
        <w:spacing w:line="480" w:lineRule="auto"/>
        <w:jc w:val="both"/>
      </w:pPr>
      <w:r>
        <w:t xml:space="preserve">The significant p-value (0.001), well below the 0.05 threshold, confidently confirms the reliability of this relationship. Thus, improving dialogical communication practices could be strategically </w:t>
      </w:r>
      <w:r>
        <w:lastRenderedPageBreak/>
        <w:t>important in efforts to cultivate transformational leadership, ultimately enhancing organizational effectiveness and positive workplace environments.</w:t>
      </w:r>
      <w:r w:rsidR="006F486D">
        <w:t xml:space="preserve"> As indicated in the correlation analysis table below</w:t>
      </w:r>
    </w:p>
    <w:p w:rsidR="006F486D" w:rsidRPr="00B068B4" w:rsidRDefault="006F486D" w:rsidP="0023597C">
      <w:pPr>
        <w:pStyle w:val="NormalWeb"/>
        <w:spacing w:line="480" w:lineRule="auto"/>
        <w:jc w:val="both"/>
        <w:rPr>
          <w:b/>
        </w:rPr>
      </w:pPr>
      <w:r w:rsidRPr="00B068B4">
        <w:rPr>
          <w:b/>
        </w:rPr>
        <w:t xml:space="preserve">Regression Analysis </w:t>
      </w:r>
    </w:p>
    <w:p w:rsidR="00B068B4" w:rsidRPr="00B068B4" w:rsidRDefault="00B068B4" w:rsidP="00B068B4">
      <w:pPr>
        <w:pStyle w:val="NormalWeb"/>
        <w:spacing w:line="480" w:lineRule="auto"/>
        <w:jc w:val="both"/>
      </w:pPr>
      <w:r>
        <w:rPr>
          <w:b/>
          <w:bCs/>
        </w:rPr>
        <w:t>Table5:</w:t>
      </w:r>
      <w:r w:rsidRPr="00B068B4">
        <w:rPr>
          <w:b/>
          <w:bCs/>
        </w:rPr>
        <w:t xml:space="preserve"> Linear Regression Analysis</w:t>
      </w:r>
    </w:p>
    <w:tbl>
      <w:tblPr>
        <w:tblStyle w:val="PlainTable2"/>
        <w:tblW w:w="0" w:type="auto"/>
        <w:tblLook w:val="04A0" w:firstRow="1" w:lastRow="0" w:firstColumn="1" w:lastColumn="0" w:noHBand="0" w:noVBand="1"/>
      </w:tblPr>
      <w:tblGrid>
        <w:gridCol w:w="2956"/>
        <w:gridCol w:w="1716"/>
        <w:gridCol w:w="1836"/>
        <w:gridCol w:w="923"/>
        <w:gridCol w:w="996"/>
      </w:tblGrid>
      <w:tr w:rsidR="00B068B4" w:rsidRPr="00B068B4" w:rsidTr="00EA4D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B068B4" w:rsidRPr="00B068B4" w:rsidRDefault="00B068B4" w:rsidP="00B068B4">
            <w:pPr>
              <w:pStyle w:val="NormalWeb"/>
              <w:spacing w:line="480" w:lineRule="auto"/>
              <w:jc w:val="both"/>
            </w:pPr>
            <w:r w:rsidRPr="00B068B4">
              <w:t>Model</w:t>
            </w:r>
          </w:p>
        </w:tc>
        <w:tc>
          <w:tcPr>
            <w:tcW w:w="0" w:type="auto"/>
            <w:hideMark/>
          </w:tcPr>
          <w:p w:rsidR="00B068B4" w:rsidRPr="00B068B4" w:rsidRDefault="00B068B4" w:rsidP="00B068B4">
            <w:pPr>
              <w:pStyle w:val="NormalWeb"/>
              <w:spacing w:line="480" w:lineRule="auto"/>
              <w:jc w:val="both"/>
              <w:cnfStyle w:val="100000000000" w:firstRow="1" w:lastRow="0" w:firstColumn="0" w:lastColumn="0" w:oddVBand="0" w:evenVBand="0" w:oddHBand="0" w:evenHBand="0" w:firstRowFirstColumn="0" w:firstRowLastColumn="0" w:lastRowFirstColumn="0" w:lastRowLastColumn="0"/>
            </w:pPr>
            <w:r w:rsidRPr="00B068B4">
              <w:t>Coefficient (B)</w:t>
            </w:r>
          </w:p>
        </w:tc>
        <w:tc>
          <w:tcPr>
            <w:tcW w:w="0" w:type="auto"/>
            <w:hideMark/>
          </w:tcPr>
          <w:p w:rsidR="00B068B4" w:rsidRPr="00B068B4" w:rsidRDefault="00B068B4" w:rsidP="00B068B4">
            <w:pPr>
              <w:pStyle w:val="NormalWeb"/>
              <w:spacing w:line="480" w:lineRule="auto"/>
              <w:jc w:val="both"/>
              <w:cnfStyle w:val="100000000000" w:firstRow="1" w:lastRow="0" w:firstColumn="0" w:lastColumn="0" w:oddVBand="0" w:evenVBand="0" w:oddHBand="0" w:evenHBand="0" w:firstRowFirstColumn="0" w:firstRowLastColumn="0" w:lastRowFirstColumn="0" w:lastRowLastColumn="0"/>
            </w:pPr>
            <w:r w:rsidRPr="00B068B4">
              <w:t>Standard Error</w:t>
            </w:r>
          </w:p>
        </w:tc>
        <w:tc>
          <w:tcPr>
            <w:tcW w:w="0" w:type="auto"/>
            <w:hideMark/>
          </w:tcPr>
          <w:p w:rsidR="00B068B4" w:rsidRPr="00B068B4" w:rsidRDefault="00B068B4" w:rsidP="00B068B4">
            <w:pPr>
              <w:pStyle w:val="NormalWeb"/>
              <w:spacing w:line="480" w:lineRule="auto"/>
              <w:jc w:val="both"/>
              <w:cnfStyle w:val="100000000000" w:firstRow="1" w:lastRow="0" w:firstColumn="0" w:lastColumn="0" w:oddVBand="0" w:evenVBand="0" w:oddHBand="0" w:evenHBand="0" w:firstRowFirstColumn="0" w:firstRowLastColumn="0" w:lastRowFirstColumn="0" w:lastRowLastColumn="0"/>
            </w:pPr>
            <w:r w:rsidRPr="00B068B4">
              <w:t>t-value</w:t>
            </w:r>
          </w:p>
        </w:tc>
        <w:tc>
          <w:tcPr>
            <w:tcW w:w="0" w:type="auto"/>
            <w:hideMark/>
          </w:tcPr>
          <w:p w:rsidR="00B068B4" w:rsidRPr="00B068B4" w:rsidRDefault="00B068B4" w:rsidP="00B068B4">
            <w:pPr>
              <w:pStyle w:val="NormalWeb"/>
              <w:spacing w:line="480" w:lineRule="auto"/>
              <w:jc w:val="both"/>
              <w:cnfStyle w:val="100000000000" w:firstRow="1" w:lastRow="0" w:firstColumn="0" w:lastColumn="0" w:oddVBand="0" w:evenVBand="0" w:oddHBand="0" w:evenHBand="0" w:firstRowFirstColumn="0" w:firstRowLastColumn="0" w:lastRowFirstColumn="0" w:lastRowLastColumn="0"/>
            </w:pPr>
            <w:r w:rsidRPr="00B068B4">
              <w:t>P-value</w:t>
            </w:r>
          </w:p>
        </w:tc>
      </w:tr>
      <w:tr w:rsidR="00B068B4" w:rsidRPr="00B068B4" w:rsidTr="00EA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B068B4" w:rsidRPr="00B068B4" w:rsidRDefault="00B068B4" w:rsidP="00B068B4">
            <w:pPr>
              <w:pStyle w:val="NormalWeb"/>
              <w:spacing w:line="480" w:lineRule="auto"/>
              <w:jc w:val="both"/>
            </w:pPr>
            <w:r w:rsidRPr="00B068B4">
              <w:t>Constant</w:t>
            </w:r>
          </w:p>
        </w:tc>
        <w:tc>
          <w:tcPr>
            <w:tcW w:w="0" w:type="auto"/>
            <w:hideMark/>
          </w:tcPr>
          <w:p w:rsidR="00B068B4" w:rsidRPr="00B068B4" w:rsidRDefault="00B068B4" w:rsidP="00B068B4">
            <w:pPr>
              <w:pStyle w:val="NormalWeb"/>
              <w:spacing w:line="480" w:lineRule="auto"/>
              <w:jc w:val="both"/>
              <w:cnfStyle w:val="000000100000" w:firstRow="0" w:lastRow="0" w:firstColumn="0" w:lastColumn="0" w:oddVBand="0" w:evenVBand="0" w:oddHBand="1" w:evenHBand="0" w:firstRowFirstColumn="0" w:firstRowLastColumn="0" w:lastRowFirstColumn="0" w:lastRowLastColumn="0"/>
            </w:pPr>
            <w:r w:rsidRPr="00B068B4">
              <w:t>2.30</w:t>
            </w:r>
          </w:p>
        </w:tc>
        <w:tc>
          <w:tcPr>
            <w:tcW w:w="0" w:type="auto"/>
            <w:hideMark/>
          </w:tcPr>
          <w:p w:rsidR="00B068B4" w:rsidRPr="00B068B4" w:rsidRDefault="00B068B4" w:rsidP="00B068B4">
            <w:pPr>
              <w:pStyle w:val="NormalWeb"/>
              <w:spacing w:line="480" w:lineRule="auto"/>
              <w:jc w:val="both"/>
              <w:cnfStyle w:val="000000100000" w:firstRow="0" w:lastRow="0" w:firstColumn="0" w:lastColumn="0" w:oddVBand="0" w:evenVBand="0" w:oddHBand="1" w:evenHBand="0" w:firstRowFirstColumn="0" w:firstRowLastColumn="0" w:lastRowFirstColumn="0" w:lastRowLastColumn="0"/>
            </w:pPr>
            <w:r w:rsidRPr="00B068B4">
              <w:t>0.50</w:t>
            </w:r>
          </w:p>
        </w:tc>
        <w:tc>
          <w:tcPr>
            <w:tcW w:w="0" w:type="auto"/>
            <w:hideMark/>
          </w:tcPr>
          <w:p w:rsidR="00B068B4" w:rsidRPr="00B068B4" w:rsidRDefault="00B068B4" w:rsidP="00B068B4">
            <w:pPr>
              <w:pStyle w:val="NormalWeb"/>
              <w:spacing w:line="480" w:lineRule="auto"/>
              <w:jc w:val="both"/>
              <w:cnfStyle w:val="000000100000" w:firstRow="0" w:lastRow="0" w:firstColumn="0" w:lastColumn="0" w:oddVBand="0" w:evenVBand="0" w:oddHBand="1" w:evenHBand="0" w:firstRowFirstColumn="0" w:firstRowLastColumn="0" w:lastRowFirstColumn="0" w:lastRowLastColumn="0"/>
            </w:pPr>
            <w:r w:rsidRPr="00B068B4">
              <w:t>4.60</w:t>
            </w:r>
          </w:p>
        </w:tc>
        <w:tc>
          <w:tcPr>
            <w:tcW w:w="0" w:type="auto"/>
            <w:hideMark/>
          </w:tcPr>
          <w:p w:rsidR="00B068B4" w:rsidRPr="00B068B4" w:rsidRDefault="00B068B4" w:rsidP="00B068B4">
            <w:pPr>
              <w:pStyle w:val="NormalWeb"/>
              <w:spacing w:line="480" w:lineRule="auto"/>
              <w:jc w:val="both"/>
              <w:cnfStyle w:val="000000100000" w:firstRow="0" w:lastRow="0" w:firstColumn="0" w:lastColumn="0" w:oddVBand="0" w:evenVBand="0" w:oddHBand="1" w:evenHBand="0" w:firstRowFirstColumn="0" w:firstRowLastColumn="0" w:lastRowFirstColumn="0" w:lastRowLastColumn="0"/>
            </w:pPr>
            <w:r w:rsidRPr="00B068B4">
              <w:t>0.000</w:t>
            </w:r>
          </w:p>
        </w:tc>
      </w:tr>
      <w:tr w:rsidR="00B068B4" w:rsidRPr="00B068B4" w:rsidTr="00EA4DA6">
        <w:tc>
          <w:tcPr>
            <w:cnfStyle w:val="001000000000" w:firstRow="0" w:lastRow="0" w:firstColumn="1" w:lastColumn="0" w:oddVBand="0" w:evenVBand="0" w:oddHBand="0" w:evenHBand="0" w:firstRowFirstColumn="0" w:firstRowLastColumn="0" w:lastRowFirstColumn="0" w:lastRowLastColumn="0"/>
            <w:tcW w:w="0" w:type="auto"/>
            <w:hideMark/>
          </w:tcPr>
          <w:p w:rsidR="00B068B4" w:rsidRPr="00B068B4" w:rsidRDefault="00B068B4" w:rsidP="00B068B4">
            <w:pPr>
              <w:pStyle w:val="NormalWeb"/>
              <w:spacing w:line="480" w:lineRule="auto"/>
              <w:jc w:val="both"/>
            </w:pPr>
            <w:r w:rsidRPr="00B068B4">
              <w:t>Dialogical Communication</w:t>
            </w:r>
          </w:p>
        </w:tc>
        <w:tc>
          <w:tcPr>
            <w:tcW w:w="0" w:type="auto"/>
            <w:hideMark/>
          </w:tcPr>
          <w:p w:rsidR="00B068B4" w:rsidRPr="00B068B4" w:rsidRDefault="00B068B4" w:rsidP="00B068B4">
            <w:pPr>
              <w:pStyle w:val="NormalWeb"/>
              <w:spacing w:line="480" w:lineRule="auto"/>
              <w:jc w:val="both"/>
              <w:cnfStyle w:val="000000000000" w:firstRow="0" w:lastRow="0" w:firstColumn="0" w:lastColumn="0" w:oddVBand="0" w:evenVBand="0" w:oddHBand="0" w:evenHBand="0" w:firstRowFirstColumn="0" w:firstRowLastColumn="0" w:lastRowFirstColumn="0" w:lastRowLastColumn="0"/>
            </w:pPr>
            <w:r w:rsidRPr="00B068B4">
              <w:t>0.45</w:t>
            </w:r>
          </w:p>
        </w:tc>
        <w:tc>
          <w:tcPr>
            <w:tcW w:w="0" w:type="auto"/>
            <w:hideMark/>
          </w:tcPr>
          <w:p w:rsidR="00B068B4" w:rsidRPr="00B068B4" w:rsidRDefault="00B068B4" w:rsidP="00B068B4">
            <w:pPr>
              <w:pStyle w:val="NormalWeb"/>
              <w:spacing w:line="480" w:lineRule="auto"/>
              <w:jc w:val="both"/>
              <w:cnfStyle w:val="000000000000" w:firstRow="0" w:lastRow="0" w:firstColumn="0" w:lastColumn="0" w:oddVBand="0" w:evenVBand="0" w:oddHBand="0" w:evenHBand="0" w:firstRowFirstColumn="0" w:firstRowLastColumn="0" w:lastRowFirstColumn="0" w:lastRowLastColumn="0"/>
            </w:pPr>
            <w:r w:rsidRPr="00B068B4">
              <w:t>0.10</w:t>
            </w:r>
          </w:p>
        </w:tc>
        <w:tc>
          <w:tcPr>
            <w:tcW w:w="0" w:type="auto"/>
            <w:hideMark/>
          </w:tcPr>
          <w:p w:rsidR="00B068B4" w:rsidRPr="00B068B4" w:rsidRDefault="00B068B4" w:rsidP="00B068B4">
            <w:pPr>
              <w:pStyle w:val="NormalWeb"/>
              <w:spacing w:line="480" w:lineRule="auto"/>
              <w:jc w:val="both"/>
              <w:cnfStyle w:val="000000000000" w:firstRow="0" w:lastRow="0" w:firstColumn="0" w:lastColumn="0" w:oddVBand="0" w:evenVBand="0" w:oddHBand="0" w:evenHBand="0" w:firstRowFirstColumn="0" w:firstRowLastColumn="0" w:lastRowFirstColumn="0" w:lastRowLastColumn="0"/>
            </w:pPr>
            <w:r w:rsidRPr="00B068B4">
              <w:t>4.50</w:t>
            </w:r>
          </w:p>
        </w:tc>
        <w:tc>
          <w:tcPr>
            <w:tcW w:w="0" w:type="auto"/>
            <w:hideMark/>
          </w:tcPr>
          <w:p w:rsidR="00B068B4" w:rsidRPr="00B068B4" w:rsidRDefault="00B068B4" w:rsidP="00B068B4">
            <w:pPr>
              <w:pStyle w:val="NormalWeb"/>
              <w:spacing w:line="480" w:lineRule="auto"/>
              <w:jc w:val="both"/>
              <w:cnfStyle w:val="000000000000" w:firstRow="0" w:lastRow="0" w:firstColumn="0" w:lastColumn="0" w:oddVBand="0" w:evenVBand="0" w:oddHBand="0" w:evenHBand="0" w:firstRowFirstColumn="0" w:firstRowLastColumn="0" w:lastRowFirstColumn="0" w:lastRowLastColumn="0"/>
            </w:pPr>
            <w:r w:rsidRPr="00B068B4">
              <w:t>0.001**</w:t>
            </w:r>
          </w:p>
        </w:tc>
      </w:tr>
    </w:tbl>
    <w:p w:rsidR="00B068B4" w:rsidRDefault="00B068B4" w:rsidP="006F486D">
      <w:pPr>
        <w:pStyle w:val="NormalWeb"/>
        <w:spacing w:line="480" w:lineRule="auto"/>
        <w:jc w:val="both"/>
      </w:pPr>
    </w:p>
    <w:p w:rsidR="006F486D" w:rsidRPr="006F486D" w:rsidRDefault="006F486D" w:rsidP="006F486D">
      <w:pPr>
        <w:pStyle w:val="NormalWeb"/>
        <w:spacing w:line="480" w:lineRule="auto"/>
        <w:jc w:val="both"/>
      </w:pPr>
      <w:r w:rsidRPr="006F486D">
        <w:t>The linear regression analysis presented examines the relationship between dialogical communication and transformational leadership as the outcome variable. This statistical model aims to quantify the impact of dialogical communication on transformational leadership qualities within an organizational setting.</w:t>
      </w:r>
    </w:p>
    <w:p w:rsidR="006F486D" w:rsidRPr="006F486D" w:rsidRDefault="006F486D" w:rsidP="006F486D">
      <w:pPr>
        <w:pStyle w:val="NormalWeb"/>
        <w:spacing w:line="480" w:lineRule="auto"/>
        <w:jc w:val="both"/>
      </w:pPr>
      <w:r w:rsidRPr="006F486D">
        <w:t>The constant or intercept of the regression model is 2.30, with a standard error of 0.50, indicating a robust statistical significance as evidenced by a t-value of 4.60 and a p-value of 0.000. This suggests that in the absence of dialogical communication, the baseline level of transformational leadership is 2.30. The statistical significance of the intercept indicates a reliable starting point for the model in predicting transformational leadership levels.</w:t>
      </w:r>
    </w:p>
    <w:p w:rsidR="006F486D" w:rsidRPr="006F486D" w:rsidRDefault="006F486D" w:rsidP="006F486D">
      <w:pPr>
        <w:pStyle w:val="NormalWeb"/>
        <w:spacing w:line="480" w:lineRule="auto"/>
        <w:jc w:val="both"/>
      </w:pPr>
      <w:r w:rsidRPr="006F486D">
        <w:t xml:space="preserve">The coefficient for dialogical communication is 0.45, which implies that for each unit increase in dialogical communication, there is a corresponding 0.45 unit increase in transformational </w:t>
      </w:r>
      <w:r w:rsidRPr="006F486D">
        <w:lastRenderedPageBreak/>
        <w:t>leadership. The standard error associated with this coefficient is 0.10, pointing to a high level of precision in the estimate, and the t-value of 4.50 signifies that the coefficient is statistically significant. The very low p-value of 0.001 confirms that the relationship between dialogical communication and transformational leadership is not due to random chance, but a reliable pattern within the data.</w:t>
      </w:r>
    </w:p>
    <w:p w:rsidR="006F486D" w:rsidRDefault="006F486D" w:rsidP="0023597C">
      <w:pPr>
        <w:pStyle w:val="NormalWeb"/>
        <w:spacing w:line="480" w:lineRule="auto"/>
        <w:jc w:val="both"/>
      </w:pPr>
      <w:r w:rsidRPr="006F486D">
        <w:t>This regression analysis highlights the positive and significant impact of dialogical communication on transformational leadership. Enhancing dialogical communication within an organization is shown to directly and proportionately improve transformational leadership qualities. These findings can be particularly valuable for organizational strategies aimed at leadership development, suggesting that investments in improving communication practices are likely to yield substantial benefits in leadership effectiveness.</w:t>
      </w:r>
    </w:p>
    <w:p w:rsidR="0023597C" w:rsidRDefault="0023597C" w:rsidP="0023597C">
      <w:pPr>
        <w:pStyle w:val="NormalWeb"/>
        <w:spacing w:line="480" w:lineRule="auto"/>
        <w:jc w:val="both"/>
      </w:pPr>
      <w:r w:rsidRPr="00966F0B">
        <w:rPr>
          <w:rFonts w:eastAsiaTheme="majorEastAsia"/>
          <w:b/>
          <w:bCs/>
          <w:color w:val="000000" w:themeColor="text1"/>
        </w:rPr>
        <w:t>Applicability of Martin Buber’s Theory of Dialogue</w:t>
      </w:r>
    </w:p>
    <w:p w:rsidR="0023597C" w:rsidRPr="0023597C" w:rsidRDefault="0023597C" w:rsidP="0023597C">
      <w:pPr>
        <w:pStyle w:val="NormalWeb"/>
        <w:spacing w:line="480" w:lineRule="auto"/>
        <w:jc w:val="both"/>
      </w:pPr>
      <w:r w:rsidRPr="0023597C">
        <w:t xml:space="preserve">The qualitative analysis of interviews at St. Augustine University highlights the significant relevance of Martin Buber’s Theory of Dialogue, particularly the “I-Thou” relationship, in academic and administrative interactions. This concept, which views others as whole and unique individuals rather than means to an end, was identified as crucial for fostering genuine connections among leaders, staff, and students. One respondent noted, </w:t>
      </w:r>
      <w:r w:rsidRPr="006F486D">
        <w:rPr>
          <w:i/>
        </w:rPr>
        <w:t>“Leaders who embrace this 'I-Thou' approach are more than just authority figures; they are mentors and collaborators which makes them more approachable and empathetic.</w:t>
      </w:r>
      <w:r w:rsidRPr="0023597C">
        <w:t>” This enhances trust and creates collaborative environments that dismantle hierarchical barriers and promote inclusivity.</w:t>
      </w:r>
    </w:p>
    <w:p w:rsidR="0023597C" w:rsidRPr="0023597C" w:rsidRDefault="0023597C" w:rsidP="0023597C">
      <w:pPr>
        <w:pStyle w:val="NormalWeb"/>
        <w:spacing w:line="480" w:lineRule="auto"/>
        <w:jc w:val="both"/>
      </w:pPr>
      <w:r w:rsidRPr="0023597C">
        <w:lastRenderedPageBreak/>
        <w:t xml:space="preserve">Mutual respect is a core aspect of applying Buber’s ideas within the university, crucial for creating a culture where everyone feels valued and motivated. This environment encourages open expression without fear of judgment, essential for healthy leader-subordinate and peer interactions. </w:t>
      </w:r>
      <w:r w:rsidRPr="006F486D">
        <w:rPr>
          <w:i/>
        </w:rPr>
        <w:t>“When everyone feels respected, it's easier to share ideas freely and without fear, fostering a more dynamic and innovative academic environment,”</w:t>
      </w:r>
      <w:r w:rsidRPr="0023597C">
        <w:t xml:space="preserve"> another respondent commented. Such respect aligns with Buber’s emphasis on recognizing each other’s humanity, which is pivotal in an academic setting for nurturing collaborative and harmonious relationships.</w:t>
      </w:r>
    </w:p>
    <w:p w:rsidR="0023597C" w:rsidRDefault="0023597C" w:rsidP="0023597C">
      <w:pPr>
        <w:pStyle w:val="NormalWeb"/>
        <w:spacing w:line="480" w:lineRule="auto"/>
        <w:jc w:val="both"/>
      </w:pPr>
      <w:r w:rsidRPr="0023597C">
        <w:t xml:space="preserve">Additionally, collaborative problem-solving is enhanced by dialogical communication, leading to more effective decision-making as leaders and teams collectively address challenges. </w:t>
      </w:r>
      <w:r w:rsidRPr="006F486D">
        <w:rPr>
          <w:i/>
        </w:rPr>
        <w:t>“Engaging everyone in the problem-solving process not only leads to better solutions but also builds a deeper sense of community and commitment to the university,</w:t>
      </w:r>
      <w:r w:rsidRPr="0023597C">
        <w:t>” a faculty member observed. This method fosters innovative solutions and a strong sense of ownership among all participants. It resonates with Buber’s belief that dialogue builds understanding and partnership, proving effective in tackling complex issues within the university. Integrating these dialogical practices, as suggested by the findings, could strengthen leadership dynamics and drive institutional success by promoting genuine engagement, mutual respect, and teamwork.</w:t>
      </w:r>
    </w:p>
    <w:p w:rsidR="00B068B4" w:rsidRPr="00B068B4" w:rsidRDefault="00B068B4" w:rsidP="0023597C">
      <w:pPr>
        <w:pStyle w:val="NormalWeb"/>
        <w:spacing w:line="480" w:lineRule="auto"/>
        <w:jc w:val="both"/>
        <w:rPr>
          <w:b/>
        </w:rPr>
      </w:pPr>
      <w:r w:rsidRPr="00B068B4">
        <w:rPr>
          <w:b/>
        </w:rPr>
        <w:t>Discussion</w:t>
      </w:r>
    </w:p>
    <w:p w:rsidR="00B068B4" w:rsidRDefault="00B068B4" w:rsidP="00B068B4">
      <w:pPr>
        <w:pStyle w:val="NormalWeb"/>
        <w:spacing w:line="480" w:lineRule="auto"/>
        <w:jc w:val="both"/>
      </w:pPr>
      <w:r w:rsidRPr="004D6F4B">
        <w:rPr>
          <w:rFonts w:eastAsiaTheme="majorEastAsia"/>
          <w:b/>
        </w:rPr>
        <w:t>Extent of Dialogical Communication Practices</w:t>
      </w:r>
    </w:p>
    <w:p w:rsidR="00B068B4" w:rsidRPr="00B068B4" w:rsidRDefault="00B068B4" w:rsidP="00B068B4">
      <w:pPr>
        <w:pStyle w:val="NormalWeb"/>
        <w:spacing w:line="480" w:lineRule="auto"/>
        <w:jc w:val="both"/>
      </w:pPr>
      <w:r w:rsidRPr="00B068B4">
        <w:t xml:space="preserve">The findings at St. Augustine University indicate a moderate implementation of dialogical communication, highlighting an awareness of its value but also revealing that its full potential has not yet been achieved. This form of communication, which is crucial for fostering an inclusive and </w:t>
      </w:r>
      <w:r w:rsidRPr="00B068B4">
        <w:lastRenderedPageBreak/>
        <w:t>collaborative academic environment, appears to be inconsistently applied, with a significant portion of respondents either disagreeing or remaining neutral about its prevalence. This gap may be due to systemic issues that prevent dialogical communication from becoming a consistent</w:t>
      </w:r>
      <w:r w:rsidR="007F4941">
        <w:t xml:space="preserve"> practice across the university.</w:t>
      </w:r>
      <w:r w:rsidRPr="00B068B4">
        <w:t xml:space="preserve"> </w:t>
      </w:r>
    </w:p>
    <w:p w:rsidR="00B068B4" w:rsidRPr="00B068B4" w:rsidRDefault="00B068B4" w:rsidP="00B068B4">
      <w:pPr>
        <w:pStyle w:val="NormalWeb"/>
        <w:spacing w:line="480" w:lineRule="auto"/>
        <w:jc w:val="both"/>
      </w:pPr>
      <w:r w:rsidRPr="00B068B4">
        <w:t xml:space="preserve">One significant barrier to effective dialogical communication at the university might be the hierarchical structures that typify many higher education institutions. Such structures often promote a top-down communication approach, limiting opportunities for </w:t>
      </w:r>
      <w:r w:rsidR="007F4941">
        <w:t xml:space="preserve">open dialogue and feedback. </w:t>
      </w:r>
      <w:r w:rsidRPr="00B068B4">
        <w:t>This dynamic can suppress the free exchange of ideas and prevent the development of a truly dialogical culture</w:t>
      </w:r>
      <w:r w:rsidR="001B4BF4">
        <w:fldChar w:fldCharType="begin"/>
      </w:r>
      <w:r w:rsidR="001B4BF4">
        <w:instrText xml:space="preserve"> ADDIN ZOTERO_ITEM CSL_CITATION {"citationID":"l5DdiOsK","properties":{"formattedCitation":"(Czubaroff, 2000)","plainCitation":"(Czubaroff, 2000)","noteIndex":0},"citationItems":[{"id":124,"uris":["http://zotero.org/users/local/4izCrLGC/items/SM3ZWXAW"],"itemData":{"id":124,"type":"article-journal","container-title":"Quarterly Journal of Speech","DOI":"10.1080/00335630009384288","ISSN":"0033-5630, 1479-5779","issue":"2","journalAbbreviation":"Quarterly Journal of Speech","language":"en","page":"168-189","source":"DOI.org (Crossref)","title":"Dialogical rhetoric: An application of martin Buber's philosophy of dialogue","title-short":"Dialogical rhetoric","volume":"86","author":[{"family":"Czubaroff","given":"Jeanine"}],"issued":{"date-parts":[["2000",5]]}}}],"schema":"https://github.com/citation-style-language/schema/raw/master/csl-citation.json"} </w:instrText>
      </w:r>
      <w:r w:rsidR="001B4BF4">
        <w:fldChar w:fldCharType="separate"/>
      </w:r>
      <w:r w:rsidR="001B4BF4" w:rsidRPr="001B4BF4">
        <w:t>(Czubaroff, 2000)</w:t>
      </w:r>
      <w:r w:rsidR="001B4BF4">
        <w:fldChar w:fldCharType="end"/>
      </w:r>
      <w:r w:rsidRPr="00B068B4">
        <w:t>. Additionally, cultural norms within Tanzania that emphasize respect for authority could also inhibit open exchanges between staff, students, and leader</w:t>
      </w:r>
      <w:r w:rsidR="001B4BF4">
        <w:t>s, as discussed by</w:t>
      </w:r>
      <w:r w:rsidR="001B4BF4">
        <w:fldChar w:fldCharType="begin"/>
      </w:r>
      <w:r w:rsidR="001B4BF4">
        <w:instrText xml:space="preserve"> ADDIN ZOTERO_ITEM CSL_CITATION {"citationID":"YqKLRzyQ","properties":{"formattedCitation":"(Mkumbata &amp; Nyangau, 2022)","plainCitation":"(Mkumbata &amp; Nyangau, 2022)","noteIndex":0},"citationItems":[{"id":43,"uris":["http://zotero.org/users/local/4izCrLGC/items/9Z6HR8PV"],"itemData":{"id":43,"type":"article-journal","abstract":"In intention of this paper is to outline Martin Buber’s ontological turning to the other through the development of his dialogical theory. This outline substantiates dialogue as an important element of religious leadership. Dialogue fosters the development of genuine relationships with others and with the world. It is the uncovering and creation of meaning through awareness of what is sacred in us, others, and the world. Buber’s theory provides us with the specific details of the art of turning to the other which can help us navigate our ways into dialogue. Human being must accept the fact of the existence of broken leadership which is caused by human beings themselves. Hence, the solution goes back to human being’s relationship. Since, society is grounded through relationships; therefore, human relationship must be restored to heal the broken religious leadership. I-Thou or subject to subject is the kind of relationship which can restore unity in an organization. The crisis of organization is caused by I-It or subject to object relationship, in which another person is treated as an object, and hence conflicts, mistrust, self-centred are caused to the organization. The peace of an advice which Martin Buber gives to all leaders is that the dignity of human person should be respected by being open to one another and by being treated equally as human being. Therefore, honest and sincere dialogue between man and man is a prerequisite to build an organization or society for the common good.","container-title":"East African Journal of Traditions, Culture and Religion","DOI":"10.37284/eajtcr.5.1.789","ISSN":"2707-5370, 2707-5362","issue":"1","journalAbbreviation":"East Afr. j. trad. cult. relig.","language":"en","license":"http://creativecommons.org/licenses/by/4.0","page":"69-79","source":"DOI.org (Crossref)","title":"The Relevance of Martin Buber’s Theory of Dialogue in Contemporary Religious Organization Leadership in Tanzania","volume":"5","author":[{"family":"Mkumbata","given":"Geoffrey C."},{"family":"Nyangau","given":"Dynesius"}],"issued":{"date-parts":[["2022",8,16]]}}}],"schema":"https://github.com/citation-style-language/schema/raw/master/csl-citation.json"} </w:instrText>
      </w:r>
      <w:r w:rsidR="001B4BF4">
        <w:fldChar w:fldCharType="separate"/>
      </w:r>
      <w:r w:rsidR="001B4BF4">
        <w:t xml:space="preserve"> </w:t>
      </w:r>
      <w:r w:rsidR="001B4BF4" w:rsidRPr="001B4BF4">
        <w:t xml:space="preserve">Mkumbata &amp; Nyangau, </w:t>
      </w:r>
      <w:r w:rsidR="001B4BF4">
        <w:t>(</w:t>
      </w:r>
      <w:r w:rsidR="001B4BF4" w:rsidRPr="001B4BF4">
        <w:t>2022)</w:t>
      </w:r>
      <w:r w:rsidR="001B4BF4">
        <w:fldChar w:fldCharType="end"/>
      </w:r>
      <w:r w:rsidR="001B4BF4">
        <w:t xml:space="preserve"> </w:t>
      </w:r>
      <w:r w:rsidRPr="00B068B4">
        <w:t>. Overcoming these challenges may require a cultural shift within the institution to promote open dialogue as essential for growth.</w:t>
      </w:r>
    </w:p>
    <w:p w:rsidR="00B068B4" w:rsidRDefault="00B068B4" w:rsidP="00B068B4">
      <w:pPr>
        <w:pStyle w:val="NormalWeb"/>
        <w:spacing w:line="480" w:lineRule="auto"/>
        <w:jc w:val="both"/>
      </w:pPr>
      <w:r w:rsidRPr="00B068B4">
        <w:t>To address these issues, the university could benefit from targeted training in dialogical communication techniques for both leaders and staff, equipping them with skills in active listening and empathetic engagement to foster environments conducive to open dialogue</w:t>
      </w:r>
      <w:r w:rsidR="001B4BF4">
        <w:fldChar w:fldCharType="begin"/>
      </w:r>
      <w:r w:rsidR="001B4BF4">
        <w:instrText xml:space="preserve"> ADDIN ZOTERO_ITEM CSL_CITATION {"citationID":"MaMA2JnQ","properties":{"formattedCitation":"(Cooksey et al., 2003)","plainCitation":"(Cooksey et al., 2003)","noteIndex":0},"citationItems":[{"id":37,"uris":["http://zotero.org/users/local/4izCrLGC/items/KAVB94EM"],"itemData":{"id":37,"type":"book","call-number":"LA1843 .H54 2003","collection-title":"Higher education in Africa","event-place":"Oxford","ISBN":"978-0-85255-425-8","language":"en","note":"OCLC: ocm51913489","number-of-pages":"114","publisher":"James Currey","publisher-place":"Oxford","source":"Library of Congress ISBN","title":"Higher education in Tanzania: a case study","title-short":"Higher education in Tanzania","editor":[{"family":"Cooksey","given":"Brian"},{"family":"Levey","given":"Lisbeth A."},{"family":"Mkude","given":"Daniel J."},{"literal":"Partnership for Higher Education in Africa"}],"issued":{"date-parts":[["2003"]]}}}],"schema":"https://github.com/citation-style-language/schema/raw/master/csl-citation.json"} </w:instrText>
      </w:r>
      <w:r w:rsidR="001B4BF4">
        <w:fldChar w:fldCharType="separate"/>
      </w:r>
      <w:r w:rsidR="001B4BF4" w:rsidRPr="001B4BF4">
        <w:t>(Cooksey et al., 2003)</w:t>
      </w:r>
      <w:r w:rsidR="001B4BF4">
        <w:fldChar w:fldCharType="end"/>
      </w:r>
      <w:r w:rsidRPr="00B068B4">
        <w:t>. Moreover, raising awareness about the benefits of dialogical communication through workshops and seminars could enhance its value and implementation across the campus</w:t>
      </w:r>
      <w:r w:rsidR="001B4BF4">
        <w:fldChar w:fldCharType="begin"/>
      </w:r>
      <w:r w:rsidR="001B4BF4">
        <w:instrText xml:space="preserve"> ADDIN ZOTERO_ITEM CSL_CITATION {"citationID":"ZDw0qnRh","properties":{"formattedCitation":"(Mkumbata &amp; Nyangau, 2022)","plainCitation":"(Mkumbata &amp; Nyangau, 2022)","noteIndex":0},"citationItems":[{"id":43,"uris":["http://zotero.org/users/local/4izCrLGC/items/9Z6HR8PV"],"itemData":{"id":43,"type":"article-journal","abstract":"In intention of this paper is to outline Martin Buber’s ontological turning to the other through the development of his dialogical theory. This outline substantiates dialogue as an important element of religious leadership. Dialogue fosters the development of genuine relationships with others and with the world. It is the uncovering and creation of meaning through awareness of what is sacred in us, others, and the world. Buber’s theory provides us with the specific details of the art of turning to the other which can help us navigate our ways into dialogue. Human being must accept the fact of the existence of broken leadership which is caused by human beings themselves. Hence, the solution goes back to human being’s relationship. Since, society is grounded through relationships; therefore, human relationship must be restored to heal the broken religious leadership. I-Thou or subject to subject is the kind of relationship which can restore unity in an organization. The crisis of organization is caused by I-It or subject to object relationship, in which another person is treated as an object, and hence conflicts, mistrust, self-centred are caused to the organization. The peace of an advice which Martin Buber gives to all leaders is that the dignity of human person should be respected by being open to one another and by being treated equally as human being. Therefore, honest and sincere dialogue between man and man is a prerequisite to build an organization or society for the common good.","container-title":"East African Journal of Traditions, Culture and Religion","DOI":"10.37284/eajtcr.5.1.789","ISSN":"2707-5370, 2707-5362","issue":"1","journalAbbreviation":"East Afr. j. trad. cult. relig.","language":"en","license":"http://creativecommons.org/licenses/by/4.0","page":"69-79","source":"DOI.org (Crossref)","title":"The Relevance of Martin Buber’s Theory of Dialogue in Contemporary Religious Organization Leadership in Tanzania","volume":"5","author":[{"family":"Mkumbata","given":"Geoffrey C."},{"family":"Nyangau","given":"Dynesius"}],"issued":{"date-parts":[["2022",8,16]]}}}],"schema":"https://github.com/citation-style-language/schema/raw/master/csl-citation.json"} </w:instrText>
      </w:r>
      <w:r w:rsidR="001B4BF4">
        <w:fldChar w:fldCharType="separate"/>
      </w:r>
      <w:r w:rsidR="001B4BF4" w:rsidRPr="001B4BF4">
        <w:t>(Mkumbata &amp; Nyangau, 2022)</w:t>
      </w:r>
      <w:r w:rsidR="001B4BF4">
        <w:fldChar w:fldCharType="end"/>
      </w:r>
      <w:r w:rsidRPr="00B068B4">
        <w:t>. By tackling these structural, cultural, and educational barriers, St. Augustine University can progress towards a more collaborative and transparent academic atmosphere, thereby enhancing leadership effectiveness and building a stronger community.</w:t>
      </w:r>
    </w:p>
    <w:p w:rsidR="00B068B4" w:rsidRPr="00B068B4" w:rsidRDefault="00B068B4" w:rsidP="00B068B4">
      <w:pPr>
        <w:pStyle w:val="NormalWeb"/>
        <w:spacing w:line="480" w:lineRule="auto"/>
        <w:jc w:val="both"/>
      </w:pPr>
    </w:p>
    <w:p w:rsidR="00B068B4" w:rsidRDefault="00B068B4" w:rsidP="0023597C">
      <w:pPr>
        <w:pStyle w:val="NormalWeb"/>
        <w:spacing w:line="480" w:lineRule="auto"/>
        <w:jc w:val="both"/>
      </w:pPr>
      <w:r w:rsidRPr="004D6F4B">
        <w:rPr>
          <w:rFonts w:eastAsiaTheme="majorEastAsia"/>
          <w:b/>
        </w:rPr>
        <w:lastRenderedPageBreak/>
        <w:t>Relationship between Dialogical Communication and Transformational Leadership</w:t>
      </w:r>
    </w:p>
    <w:p w:rsidR="00B068B4" w:rsidRPr="00B068B4" w:rsidRDefault="00B068B4" w:rsidP="00B068B4">
      <w:pPr>
        <w:pStyle w:val="NormalWeb"/>
        <w:spacing w:line="480" w:lineRule="auto"/>
        <w:jc w:val="both"/>
      </w:pPr>
      <w:r w:rsidRPr="00B068B4">
        <w:t>The study's findings underscore the pivotal role of dialogical communication in fostering transformational leadership within higher education settings, such as St. Augustine University. Dialogical communication allows leaders to engage deeply with their teams, encouraging mutual understanding and collaboration that embody the core principles of transformational leadership like individualized consideration and intellectual s</w:t>
      </w:r>
      <w:r w:rsidR="001B4BF4">
        <w:t>timulation</w:t>
      </w:r>
      <w:r w:rsidR="001B4BF4">
        <w:fldChar w:fldCharType="begin"/>
      </w:r>
      <w:r w:rsidR="001B4BF4">
        <w:instrText xml:space="preserve"> ADDIN ZOTERO_ITEM CSL_CITATION {"citationID":"JTqJt7IL","properties":{"formattedCitation":"(Steinmann et al., 2018)","plainCitation":"(Steinmann et al., 2018)","noteIndex":0},"citationItems":[{"id":59,"uris":["http://zotero.org/users/local/4izCrLGC/items/42773NRX"],"itemData":{"id":59,"type":"article-journal","abstract":"While leading through goals is usually associated with a task-oriented leadership style, the present work links goal setting to transformational leadership. An online survey with two time points was conducted with employees to investigate the inﬂuence of transformational leadership on followers’ job satisfaction, organizational commitment, and proactive behavior via goal attributes. Findings indicate that transformational leaders inﬂuence the extent to which followers evaluate organizational goals as important and perceive them as attainable. Multiple mediation analysis revealed that these goal attributes transmit the effect of transformational leadership on followers’ job attitudes and proactive behavior. However, goal importance and goal attainability seem to be of differential importance for the different outcomes.","container-title":"Frontiers in Psychology","DOI":"10.3389/fpsyg.2018.02338","ISSN":"1664-1078","journalAbbreviation":"Front. Psychol.","language":"en","page":"2338","source":"DOI.org (Crossref)","title":"The Path Is the Goal: How Transformational Leaders Enhance Followers’ Job Attitudes and Proactive Behavior","title-short":"The Path Is the Goal","volume":"9","author":[{"family":"Steinmann","given":"Barbara"},{"family":"Klug","given":"Hannah J. P."},{"family":"Maier","given":"Günter W."}],"issued":{"date-parts":[["2018",11,29]]}}}],"schema":"https://github.com/citation-style-language/schema/raw/master/csl-citation.json"} </w:instrText>
      </w:r>
      <w:r w:rsidR="001B4BF4">
        <w:fldChar w:fldCharType="separate"/>
      </w:r>
      <w:r w:rsidR="001B4BF4" w:rsidRPr="001B4BF4">
        <w:t>(Steinmann et al., 2018)</w:t>
      </w:r>
      <w:r w:rsidR="001B4BF4">
        <w:fldChar w:fldCharType="end"/>
      </w:r>
      <w:r w:rsidRPr="00B068B4">
        <w:t>. This form of communication not only facilitates a responsive leadership that attends to followers' needs but also cultivates an environment ripe for innovation and creativity, as leaders encourage their teams to question norms and think critically, thereby enhancing both individual and organizational perfo</w:t>
      </w:r>
      <w:r w:rsidR="001B4BF4">
        <w:t xml:space="preserve">rmance </w:t>
      </w:r>
      <w:r w:rsidR="00FD087E">
        <w:fldChar w:fldCharType="begin"/>
      </w:r>
      <w:r w:rsidR="00FD087E">
        <w:instrText xml:space="preserve"> ADDIN ZOTERO_ITEM CSL_CITATION {"citationID":"ZPKnBPcQ","properties":{"formattedCitation":"(Kim &amp; Cruz, 2022)","plainCitation":"(Kim &amp; Cruz, 2022)","noteIndex":0},"citationItems":[{"id":73,"uris":["http://zotero.org/users/local/4izCrLGC/items/T9SMXBUQ"],"itemData":{"id":73,"type":"article-journal","abstract":"Leaders play a signiﬁcant role in organizations and their leadership behaviors can either enhance or undermine the well-being of their employees. This study aimed to meta-analyze the relationship between transformational leadership and well-being in the service industry, and how employees’ gender and service sector moderated the strength of this relationship. This study used a convergent mixed-method approach. PubMed, MEDLINE, Google Scholar, AMED, and Scopus electronic databases were utilized to search for relevant studies. Textual data were analyzed using a text data-mining technique (Leximancer) to determine the relevant themes and concepts. Statistical data were examined through a comprehensive meta-analysis to determine their effect sizes. The qualitative results outline the major themes that emerged: leadership, well-being, and health. The quantitative ﬁndings revealed that the perceived well-being of male employees and those working outside of the health-care service sector was positively higher when employees’ leaders showed transformational leadership. In general, the ﬁndings from the qualitative and quantitative data converge. The ﬁndings conﬁrm the positive relationship between transformational leadership and employee well-being. This study also highlights the applicability of a convergent mixed-method approach as a useful methodological strategy when analyzing both lexical and statistical data.","container-title":"International Journal of Environmental Research and Public Health","DOI":"10.3390/ijerph19138189","ISSN":"1660-4601","issue":"13","journalAbbreviation":"IJERPH","language":"en","license":"https://creativecommons.org/licenses/by/4.0/","page":"8189","source":"DOI.org (Crossref)","title":"Transformational Leadership and Psychological Well-Being of Service-Oriented Staff: Hybrid Data Synthesis Technique","title-short":"Transformational Leadership and Psychological Well-Being of Service-Oriented Staff","volume":"19","author":[{"family":"Kim","given":"Hyun-Duck"},{"family":"Cruz","given":"Angelita Bautista"}],"issued":{"date-parts":[["2022",7,4]]}}}],"schema":"https://github.com/citation-style-language/schema/raw/master/csl-citation.json"} </w:instrText>
      </w:r>
      <w:r w:rsidR="00FD087E">
        <w:fldChar w:fldCharType="separate"/>
      </w:r>
      <w:r w:rsidR="00FD087E" w:rsidRPr="00FD087E">
        <w:t>(Kim &amp; Cruz, 2022)</w:t>
      </w:r>
      <w:r w:rsidR="00FD087E">
        <w:fldChar w:fldCharType="end"/>
      </w:r>
      <w:r w:rsidRPr="00B068B4">
        <w:t>.</w:t>
      </w:r>
    </w:p>
    <w:p w:rsidR="00B068B4" w:rsidRPr="00B068B4" w:rsidRDefault="00B068B4" w:rsidP="00B068B4">
      <w:pPr>
        <w:pStyle w:val="NormalWeb"/>
        <w:spacing w:line="480" w:lineRule="auto"/>
        <w:jc w:val="both"/>
      </w:pPr>
      <w:r w:rsidRPr="00B068B4">
        <w:t>In the Tanzanian academic context, the benefits of transformational leadership facilitated through dialogical communication are particularly pronounced. By fostering an inclusive communication style, leaders can effectively manage the diverse socio-economic, ethnic, and cultural backgrounds of students and faculty, thus enhancing institutional cohesion and effectiveness. Moreover, this communicative approach is crucial in resolving conflicts and building a collective vision, aligning the institution's goals with the aspirations of its community, and inspiring concerted efforts toward these goal</w:t>
      </w:r>
      <w:r w:rsidR="00FD087E">
        <w:t xml:space="preserve">s </w:t>
      </w:r>
      <w:r w:rsidR="00FD087E">
        <w:fldChar w:fldCharType="begin"/>
      </w:r>
      <w:r w:rsidR="00FD087E">
        <w:instrText xml:space="preserve"> ADDIN ZOTERO_ITEM CSL_CITATION {"citationID":"oO5AeRLa","properties":{"formattedCitation":"(Givens, 2008)","plainCitation":"(Givens, 2008)","noteIndex":0},"citationItems":[{"id":21,"uris":["http://zotero.org/users/local/4izCrLGC/items/4K5V7CCS"],"itemData":{"id":21,"type":"article-journal","language":"en","source":"Zotero","title":"Transformational Leadership: The Impact on Organizational and Personal Outcomes","volume":"1","author":[{"family":"Givens","given":"Roger J"}],"issued":{"date-parts":[["2008"]]}}}],"schema":"https://github.com/citation-style-language/schema/raw/master/csl-citation.json"} </w:instrText>
      </w:r>
      <w:r w:rsidR="00FD087E">
        <w:fldChar w:fldCharType="separate"/>
      </w:r>
      <w:r w:rsidR="00FD087E" w:rsidRPr="00FD087E">
        <w:t>(Givens, 2008)</w:t>
      </w:r>
      <w:r w:rsidR="00FD087E">
        <w:fldChar w:fldCharType="end"/>
      </w:r>
      <w:r w:rsidRPr="00B068B4">
        <w:t>.</w:t>
      </w:r>
    </w:p>
    <w:p w:rsidR="00B068B4" w:rsidRPr="00B068B4" w:rsidRDefault="00B068B4" w:rsidP="00B068B4">
      <w:pPr>
        <w:pStyle w:val="NormalWeb"/>
        <w:spacing w:line="480" w:lineRule="auto"/>
        <w:jc w:val="both"/>
      </w:pPr>
      <w:r w:rsidRPr="00B068B4">
        <w:t xml:space="preserve">Overall, the integration of dialogical communication within leadership practices offers significant advantages for fostering a dynamic and inclusive academic environment. Leaders who prioritize open, respectful dialogue can drive innovation, motivate their teams, and address institutional challenges effectively, creating a thriving academic atmosphere that is conducive to continuous learning and growth. This strategic alignment between communication and leadership not only </w:t>
      </w:r>
      <w:r w:rsidRPr="00B068B4">
        <w:lastRenderedPageBreak/>
        <w:t>enriches internal dynamics but also equips the institution to navigate the complexities of the education</w:t>
      </w:r>
      <w:r w:rsidR="00FD087E">
        <w:t>al landscape effectively</w:t>
      </w:r>
      <w:r w:rsidR="00FD087E">
        <w:fldChar w:fldCharType="begin"/>
      </w:r>
      <w:r w:rsidR="00FD087E">
        <w:instrText xml:space="preserve"> ADDIN ZOTERO_ITEM CSL_CITATION {"citationID":"ASYQEmvI","properties":{"formattedCitation":"(Cooksey et al., 2003; Eremeeva &amp; Khamisovna, 2020)","plainCitation":"(Cooksey et al., 2003; Eremeeva &amp; Khamisovna, 2020)","noteIndex":0},"citationItems":[{"id":37,"uris":["http://zotero.org/users/local/4izCrLGC/items/KAVB94EM"],"itemData":{"id":37,"type":"book","call-number":"LA1843 .H54 2003","collection-title":"Higher education in Africa","event-place":"Oxford","ISBN":"978-0-85255-425-8","language":"en","note":"OCLC: ocm51913489","number-of-pages":"114","publisher":"James Currey","publisher-place":"Oxford","source":"Library of Congress ISBN","title":"Higher education in Tanzania: a case study","title-short":"Higher education in Tanzania","editor":[{"family":"Cooksey","given":"Brian"},{"family":"Levey","given":"Lisbeth A."},{"family":"Mkude","given":"Daniel J."},{"literal":"Partnership for Higher Education in Africa"}],"issued":{"date-parts":[["2003"]]}}},{"id":80,"uris":["http://zotero.org/users/local/4izCrLGC/items/UA9CZ9IW"],"itemData":{"id":80,"type":"article-journal","abstract":"The article is devoted to the issue of educational interaction and cooperation between teachers and students. The purpose of the study is to show the need for dialogic communication in educational activities, form knowledge, and develop educational cooperation skills, allowing students to take an active position in the educational process to help them adapt to interactive learning. The study's methodological base is the technology of sign-contextual learning, the implementation of which involves the use of active teaching methods. The article gives definitions of the concepts \"communication\", \"dialogic communication\", \"subject\". The principles of dialogic communication are highlighted. Experimental work was carried out in pedagogical classes with students of non-pedagogical specialties. Based on the thesaurus, questions, and tasks of the module, \"Teaching Methods\" were compiled, training was carried out using active methods. Systematic control was achieved by combining different types of work; however, a special role was played by testing, including computer testing. The result of developing communication-dialogue was the emergence of the participants' subjective positions in the dialogue, the formation of their experience of dialogic communication.","container-title":"International Journal of Higher Education","DOI":"10.5430/ijhe.v9n8p46","ISSN":"1927-6052, 1927-6044","issue":"8","journalAbbreviation":"IJHE","language":"en","license":"http://creativecommons.org/licenses/by/4.0","page":"46","source":"DOI.org (Crossref)","title":"Dialogic Communication between Teachers and Students as a Condition for Interaction of Subjects of the Higher School Educational Process","volume":"9","author":[{"family":"Eremeeva","given":"Guzel Rinatovna"},{"family":"Khamisovna","given":"Ismaeva Farida"}],"issued":{"date-parts":[["2020",10,30]]}}}],"schema":"https://github.com/citation-style-language/schema/raw/master/csl-citation.json"} </w:instrText>
      </w:r>
      <w:r w:rsidR="00FD087E">
        <w:fldChar w:fldCharType="separate"/>
      </w:r>
      <w:r w:rsidR="00FD087E" w:rsidRPr="00FD087E">
        <w:t>(Cooksey et al., 2003; Eremeeva &amp; Khamisovna, 2020)</w:t>
      </w:r>
      <w:r w:rsidR="00FD087E">
        <w:fldChar w:fldCharType="end"/>
      </w:r>
      <w:r w:rsidRPr="00B068B4">
        <w:t>.</w:t>
      </w:r>
    </w:p>
    <w:p w:rsidR="008A2851" w:rsidRDefault="008A2851" w:rsidP="008A2851">
      <w:pPr>
        <w:spacing w:before="100" w:beforeAutospacing="1" w:after="100" w:afterAutospacing="1" w:line="240" w:lineRule="auto"/>
        <w:rPr>
          <w:rFonts w:ascii="Times New Roman" w:eastAsia="Times New Roman" w:hAnsi="Times New Roman" w:cs="Times New Roman"/>
          <w:sz w:val="24"/>
          <w:szCs w:val="24"/>
        </w:rPr>
      </w:pPr>
      <w:r w:rsidRPr="004D6F4B">
        <w:rPr>
          <w:rFonts w:ascii="Times New Roman" w:eastAsiaTheme="majorEastAsia" w:hAnsi="Times New Roman" w:cs="Times New Roman"/>
          <w:b/>
          <w:sz w:val="24"/>
          <w:szCs w:val="24"/>
        </w:rPr>
        <w:t>Applicability of Martin Buber’s Theory of Dialogue</w:t>
      </w:r>
    </w:p>
    <w:p w:rsidR="008A2851" w:rsidRPr="008A2851" w:rsidRDefault="008A2851" w:rsidP="008A2851">
      <w:pPr>
        <w:spacing w:before="100" w:beforeAutospacing="1" w:after="100" w:afterAutospacing="1" w:line="480" w:lineRule="auto"/>
        <w:jc w:val="both"/>
        <w:rPr>
          <w:rFonts w:ascii="Times New Roman" w:eastAsia="Times New Roman" w:hAnsi="Times New Roman" w:cs="Times New Roman"/>
          <w:sz w:val="24"/>
          <w:szCs w:val="24"/>
        </w:rPr>
      </w:pPr>
      <w:r w:rsidRPr="008A2851">
        <w:rPr>
          <w:rFonts w:ascii="Times New Roman" w:eastAsia="Times New Roman" w:hAnsi="Times New Roman" w:cs="Times New Roman"/>
          <w:sz w:val="24"/>
          <w:szCs w:val="24"/>
        </w:rPr>
        <w:t>The application of Martin Buber’s Theory of Dialogue at St. Augustine University is crucial for developing deeper and more authentic relationships within the academic community. Buber’s emphasis on the "I-Thou" relationship promotes a shift from hierarchical, transactional interactions to genuine, person-centered dialogues, aligning with ethical leadership principles and fostering a more inclusive and empathet</w:t>
      </w:r>
      <w:r w:rsidR="00FD087E">
        <w:rPr>
          <w:rFonts w:ascii="Times New Roman" w:eastAsia="Times New Roman" w:hAnsi="Times New Roman" w:cs="Times New Roman"/>
          <w:sz w:val="24"/>
          <w:szCs w:val="24"/>
        </w:rPr>
        <w:t>ic leadership style</w:t>
      </w:r>
      <w:r w:rsidR="00FD087E">
        <w:rPr>
          <w:rFonts w:ascii="Times New Roman" w:eastAsia="Times New Roman" w:hAnsi="Times New Roman" w:cs="Times New Roman"/>
          <w:sz w:val="24"/>
          <w:szCs w:val="24"/>
        </w:rPr>
        <w:fldChar w:fldCharType="begin"/>
      </w:r>
      <w:r w:rsidR="00FD087E">
        <w:rPr>
          <w:rFonts w:ascii="Times New Roman" w:eastAsia="Times New Roman" w:hAnsi="Times New Roman" w:cs="Times New Roman"/>
          <w:sz w:val="24"/>
          <w:szCs w:val="24"/>
        </w:rPr>
        <w:instrText xml:space="preserve"> ADDIN ZOTERO_ITEM CSL_CITATION {"citationID":"CzkZJTE2","properties":{"formattedCitation":"(Mkumbata &amp; Nyangau, 2022)","plainCitation":"(Mkumbata &amp; Nyangau, 2022)","noteIndex":0},"citationItems":[{"id":43,"uris":["http://zotero.org/users/local/4izCrLGC/items/9Z6HR8PV"],"itemData":{"id":43,"type":"article-journal","abstract":"In intention of this paper is to outline Martin Buber’s ontological turning to the other through the development of his dialogical theory. This outline substantiates dialogue as an important element of religious leadership. Dialogue fosters the development of genuine relationships with others and with the world. It is the uncovering and creation of meaning through awareness of what is sacred in us, others, and the world. Buber’s theory provides us with the specific details of the art of turning to the other which can help us navigate our ways into dialogue. Human being must accept the fact of the existence of broken leadership which is caused by human beings themselves. Hence, the solution goes back to human being’s relationship. Since, society is grounded through relationships; therefore, human relationship must be restored to heal the broken religious leadership. I-Thou or subject to subject is the kind of relationship which can restore unity in an organization. The crisis of organization is caused by I-It or subject to object relationship, in which another person is treated as an object, and hence conflicts, mistrust, self-centred are caused to the organization. The peace of an advice which Martin Buber gives to all leaders is that the dignity of human person should be respected by being open to one another and by being treated equally as human being. Therefore, honest and sincere dialogue between man and man is a prerequisite to build an organization or society for the common good.","container-title":"East African Journal of Traditions, Culture and Religion","DOI":"10.37284/eajtcr.5.1.789","ISSN":"2707-5370, 2707-5362","issue":"1","journalAbbreviation":"East Afr. j. trad. cult. relig.","language":"en","license":"http://creativecommons.org/licenses/by/4.0","page":"69-79","source":"DOI.org (Crossref)","title":"The Relevance of Martin Buber’s Theory of Dialogue in Contemporary Religious Organization Leadership in Tanzania","volume":"5","author":[{"family":"Mkumbata","given":"Geoffrey C."},{"family":"Nyangau","given":"Dynesius"}],"issued":{"date-parts":[["2022",8,16]]}}}],"schema":"https://github.com/citation-style-language/schema/raw/master/csl-citation.json"} </w:instrText>
      </w:r>
      <w:r w:rsidR="00FD087E">
        <w:rPr>
          <w:rFonts w:ascii="Times New Roman" w:eastAsia="Times New Roman" w:hAnsi="Times New Roman" w:cs="Times New Roman"/>
          <w:sz w:val="24"/>
          <w:szCs w:val="24"/>
        </w:rPr>
        <w:fldChar w:fldCharType="separate"/>
      </w:r>
      <w:r w:rsidR="00FD087E" w:rsidRPr="00FD087E">
        <w:rPr>
          <w:rFonts w:ascii="Times New Roman" w:hAnsi="Times New Roman" w:cs="Times New Roman"/>
          <w:sz w:val="24"/>
        </w:rPr>
        <w:t>(Mkumbata &amp; Nyangau, 2022)</w:t>
      </w:r>
      <w:r w:rsidR="00FD087E">
        <w:rPr>
          <w:rFonts w:ascii="Times New Roman" w:eastAsia="Times New Roman" w:hAnsi="Times New Roman" w:cs="Times New Roman"/>
          <w:sz w:val="24"/>
          <w:szCs w:val="24"/>
        </w:rPr>
        <w:fldChar w:fldCharType="end"/>
      </w:r>
      <w:r w:rsidRPr="008A2851">
        <w:rPr>
          <w:rFonts w:ascii="Times New Roman" w:eastAsia="Times New Roman" w:hAnsi="Times New Roman" w:cs="Times New Roman"/>
          <w:sz w:val="24"/>
          <w:szCs w:val="24"/>
        </w:rPr>
        <w:t>. This approach encourages leaders to recognize each individual's unique contributions and humanity, which enhances interpersonal connections and strengthens the organizational culture.</w:t>
      </w:r>
    </w:p>
    <w:p w:rsidR="008A2851" w:rsidRPr="008A2851" w:rsidRDefault="008A2851" w:rsidP="008A2851">
      <w:pPr>
        <w:spacing w:before="100" w:beforeAutospacing="1" w:after="100" w:afterAutospacing="1" w:line="480" w:lineRule="auto"/>
        <w:jc w:val="both"/>
        <w:rPr>
          <w:rFonts w:ascii="Times New Roman" w:eastAsia="Times New Roman" w:hAnsi="Times New Roman" w:cs="Times New Roman"/>
          <w:sz w:val="24"/>
          <w:szCs w:val="24"/>
        </w:rPr>
      </w:pPr>
      <w:r w:rsidRPr="008A2851">
        <w:rPr>
          <w:rFonts w:ascii="Times New Roman" w:eastAsia="Times New Roman" w:hAnsi="Times New Roman" w:cs="Times New Roman"/>
          <w:sz w:val="24"/>
          <w:szCs w:val="24"/>
        </w:rPr>
        <w:t>Furthermore, Buber’s theory complements transformational leadership, particularly in fostering individualized consideration and intellectual stimulation. By engaging genuinely with each person, leaders can inspire greater loyalty and creativity, crucial for navigating the complex challenge</w:t>
      </w:r>
      <w:r w:rsidR="00FD087E">
        <w:rPr>
          <w:rFonts w:ascii="Times New Roman" w:eastAsia="Times New Roman" w:hAnsi="Times New Roman" w:cs="Times New Roman"/>
          <w:sz w:val="24"/>
          <w:szCs w:val="24"/>
        </w:rPr>
        <w:t>s of a university setting</w:t>
      </w:r>
      <w:r w:rsidR="00FD087E">
        <w:rPr>
          <w:rFonts w:ascii="Times New Roman" w:eastAsia="Times New Roman" w:hAnsi="Times New Roman" w:cs="Times New Roman"/>
          <w:sz w:val="24"/>
          <w:szCs w:val="24"/>
        </w:rPr>
        <w:fldChar w:fldCharType="begin"/>
      </w:r>
      <w:r w:rsidR="00FD087E">
        <w:rPr>
          <w:rFonts w:ascii="Times New Roman" w:eastAsia="Times New Roman" w:hAnsi="Times New Roman" w:cs="Times New Roman"/>
          <w:sz w:val="24"/>
          <w:szCs w:val="24"/>
        </w:rPr>
        <w:instrText xml:space="preserve"> ADDIN ZOTERO_ITEM CSL_CITATION {"citationID":"qT8d6NiF","properties":{"formattedCitation":"(Czubaroff, 2000)","plainCitation":"(Czubaroff, 2000)","noteIndex":0},"citationItems":[{"id":124,"uris":["http://zotero.org/users/local/4izCrLGC/items/SM3ZWXAW"],"itemData":{"id":124,"type":"article-journal","container-title":"Quarterly Journal of Speech","DOI":"10.1080/00335630009384288","ISSN":"0033-5630, 1479-5779","issue":"2","journalAbbreviation":"Quarterly Journal of Speech","language":"en","page":"168-189","source":"DOI.org (Crossref)","title":"Dialogical rhetoric: An application of martin Buber's philosophy of dialogue","title-short":"Dialogical rhetoric","volume":"86","author":[{"family":"Czubaroff","given":"Jeanine"}],"issued":{"date-parts":[["2000",5]]}}}],"schema":"https://github.com/citation-style-language/schema/raw/master/csl-citation.json"} </w:instrText>
      </w:r>
      <w:r w:rsidR="00FD087E">
        <w:rPr>
          <w:rFonts w:ascii="Times New Roman" w:eastAsia="Times New Roman" w:hAnsi="Times New Roman" w:cs="Times New Roman"/>
          <w:sz w:val="24"/>
          <w:szCs w:val="24"/>
        </w:rPr>
        <w:fldChar w:fldCharType="separate"/>
      </w:r>
      <w:r w:rsidR="00FD087E" w:rsidRPr="00FD087E">
        <w:rPr>
          <w:rFonts w:ascii="Times New Roman" w:hAnsi="Times New Roman" w:cs="Times New Roman"/>
          <w:sz w:val="24"/>
        </w:rPr>
        <w:t>(Czubaroff, 2000)</w:t>
      </w:r>
      <w:r w:rsidR="00FD087E">
        <w:rPr>
          <w:rFonts w:ascii="Times New Roman" w:eastAsia="Times New Roman" w:hAnsi="Times New Roman" w:cs="Times New Roman"/>
          <w:sz w:val="24"/>
          <w:szCs w:val="24"/>
        </w:rPr>
        <w:fldChar w:fldCharType="end"/>
      </w:r>
      <w:r w:rsidRPr="008A2851">
        <w:rPr>
          <w:rFonts w:ascii="Times New Roman" w:eastAsia="Times New Roman" w:hAnsi="Times New Roman" w:cs="Times New Roman"/>
          <w:sz w:val="24"/>
          <w:szCs w:val="24"/>
        </w:rPr>
        <w:t>. This dialogical approach helps leaders manage diverse academic, administrative, and interpersonal responsibilities more effectively, maintaining open and transparent communication even during organizational changes.</w:t>
      </w:r>
    </w:p>
    <w:p w:rsidR="008A2851" w:rsidRDefault="008A2851" w:rsidP="008A2851">
      <w:pPr>
        <w:spacing w:before="100" w:beforeAutospacing="1" w:after="100" w:afterAutospacing="1" w:line="480" w:lineRule="auto"/>
        <w:jc w:val="both"/>
        <w:rPr>
          <w:rFonts w:ascii="Times New Roman" w:eastAsia="Times New Roman" w:hAnsi="Times New Roman" w:cs="Times New Roman"/>
          <w:sz w:val="24"/>
          <w:szCs w:val="24"/>
        </w:rPr>
      </w:pPr>
      <w:r w:rsidRPr="008A2851">
        <w:rPr>
          <w:rFonts w:ascii="Times New Roman" w:eastAsia="Times New Roman" w:hAnsi="Times New Roman" w:cs="Times New Roman"/>
          <w:sz w:val="24"/>
          <w:szCs w:val="24"/>
        </w:rPr>
        <w:t>In practice, integrating Buber’s dialogical principles can significantly enrich leadership development programs at St. Augustine University, preparing leaders to handle the institution’s dynamic social dynamics with a focus on ethical and relational leadership. This can lead to a more collaborative, innovative, and inclusive institutional culture, where diversity is valued and all community members feel empowered to contribute to the unive</w:t>
      </w:r>
      <w:r w:rsidR="00FD087E">
        <w:rPr>
          <w:rFonts w:ascii="Times New Roman" w:eastAsia="Times New Roman" w:hAnsi="Times New Roman" w:cs="Times New Roman"/>
          <w:sz w:val="24"/>
          <w:szCs w:val="24"/>
        </w:rPr>
        <w:t>rsity’s mission</w:t>
      </w:r>
      <w:r w:rsidR="00FD087E">
        <w:rPr>
          <w:rFonts w:ascii="Times New Roman" w:eastAsia="Times New Roman" w:hAnsi="Times New Roman" w:cs="Times New Roman"/>
          <w:sz w:val="24"/>
          <w:szCs w:val="24"/>
        </w:rPr>
        <w:fldChar w:fldCharType="begin"/>
      </w:r>
      <w:r w:rsidR="00FD087E">
        <w:rPr>
          <w:rFonts w:ascii="Times New Roman" w:eastAsia="Times New Roman" w:hAnsi="Times New Roman" w:cs="Times New Roman"/>
          <w:sz w:val="24"/>
          <w:szCs w:val="24"/>
        </w:rPr>
        <w:instrText xml:space="preserve"> ADDIN ZOTERO_ITEM CSL_CITATION {"citationID":"NkDqO3IV","properties":{"formattedCitation":"(Pauly, 2022)","plainCitation":"(Pauly, 2022)","noteIndex":0},"citationItems":[{"id":92,"uris":["http://zotero.org/users/local/4izCrLGC/items/AJF95UVQ"],"itemData":{"id":92,"type":"article-journal","abstract":"Societal polarization has given rise to opposing groups that fight each other as enemies and that have very different ideas about what should be done and about what is the case. This article investigates what tools there are in the philosophy of Martin Buber to address this societal polarization. Buber’s notion of community, the relationship between means and ends, his opposition to the political principle, the notion of an I-Thou dialogue and his conception of truth are presented as relevant for overcoming societal polarization. The article also presents the case of Daryl Davis as manifesting some of these Buberian principles.","container-title":"Philosophy &amp; Social Criticism","DOI":"10.1177/01914537211017571","ISSN":"0191-4537, 1461-734X","issue":"3","journalAbbreviation":"Philosophy &amp; Social Criticism","language":"en","page":"437-456","source":"DOI.org (Crossref)","title":"Beyond the political principle: Applying Martin Buber’s philosophy to societal polarization","title-short":"Beyond the political principle","volume":"48","author":[{"family":"Pauly","given":"Marc"}],"issued":{"date-parts":[["2022",3]]}}}],"schema":"https://github.com/citation-style-language/schema/raw/master/csl-citation.json"} </w:instrText>
      </w:r>
      <w:r w:rsidR="00FD087E">
        <w:rPr>
          <w:rFonts w:ascii="Times New Roman" w:eastAsia="Times New Roman" w:hAnsi="Times New Roman" w:cs="Times New Roman"/>
          <w:sz w:val="24"/>
          <w:szCs w:val="24"/>
        </w:rPr>
        <w:fldChar w:fldCharType="separate"/>
      </w:r>
      <w:r w:rsidR="00FD087E" w:rsidRPr="00FD087E">
        <w:rPr>
          <w:rFonts w:ascii="Times New Roman" w:hAnsi="Times New Roman" w:cs="Times New Roman"/>
          <w:sz w:val="24"/>
        </w:rPr>
        <w:t>(Pauly, 2022)</w:t>
      </w:r>
      <w:r w:rsidR="00FD087E">
        <w:rPr>
          <w:rFonts w:ascii="Times New Roman" w:eastAsia="Times New Roman" w:hAnsi="Times New Roman" w:cs="Times New Roman"/>
          <w:sz w:val="24"/>
          <w:szCs w:val="24"/>
        </w:rPr>
        <w:fldChar w:fldCharType="end"/>
      </w:r>
      <w:r w:rsidRPr="008A2851">
        <w:rPr>
          <w:rFonts w:ascii="Times New Roman" w:eastAsia="Times New Roman" w:hAnsi="Times New Roman" w:cs="Times New Roman"/>
          <w:sz w:val="24"/>
          <w:szCs w:val="24"/>
        </w:rPr>
        <w:t xml:space="preserve">. This strategic integration of dialogical communication into leadership practices aligns with </w:t>
      </w:r>
      <w:r w:rsidRPr="008A2851">
        <w:rPr>
          <w:rFonts w:ascii="Times New Roman" w:eastAsia="Times New Roman" w:hAnsi="Times New Roman" w:cs="Times New Roman"/>
          <w:sz w:val="24"/>
          <w:szCs w:val="24"/>
        </w:rPr>
        <w:lastRenderedPageBreak/>
        <w:t>transformational leadership models, enhancing leadership effectiveness by fostering stronger interpersonal connections and promoting inclusivity.</w:t>
      </w:r>
    </w:p>
    <w:p w:rsidR="008A2851" w:rsidRPr="008A2851" w:rsidRDefault="008A2851" w:rsidP="008A2851">
      <w:pPr>
        <w:spacing w:before="100" w:beforeAutospacing="1" w:after="100" w:afterAutospacing="1" w:line="480" w:lineRule="auto"/>
        <w:jc w:val="both"/>
        <w:rPr>
          <w:rFonts w:ascii="Times New Roman" w:eastAsia="Times New Roman" w:hAnsi="Times New Roman" w:cs="Times New Roman"/>
          <w:b/>
          <w:sz w:val="24"/>
          <w:szCs w:val="24"/>
        </w:rPr>
      </w:pPr>
      <w:r w:rsidRPr="008A2851">
        <w:rPr>
          <w:rFonts w:ascii="Times New Roman" w:eastAsia="Times New Roman" w:hAnsi="Times New Roman" w:cs="Times New Roman"/>
          <w:b/>
          <w:sz w:val="24"/>
          <w:szCs w:val="24"/>
        </w:rPr>
        <w:t>Conclusion</w:t>
      </w:r>
    </w:p>
    <w:p w:rsidR="008A2851" w:rsidRPr="008A2851" w:rsidRDefault="008A2851" w:rsidP="008A2851">
      <w:pPr>
        <w:spacing w:before="100" w:beforeAutospacing="1" w:after="100" w:afterAutospacing="1" w:line="480" w:lineRule="auto"/>
        <w:jc w:val="both"/>
        <w:rPr>
          <w:rFonts w:ascii="Times New Roman" w:eastAsia="Times New Roman" w:hAnsi="Times New Roman" w:cs="Times New Roman"/>
          <w:sz w:val="24"/>
          <w:szCs w:val="24"/>
        </w:rPr>
      </w:pPr>
      <w:r w:rsidRPr="008A2851">
        <w:rPr>
          <w:rFonts w:ascii="Times New Roman" w:eastAsia="Times New Roman" w:hAnsi="Times New Roman" w:cs="Times New Roman"/>
          <w:sz w:val="24"/>
          <w:szCs w:val="24"/>
        </w:rPr>
        <w:t>The study concludes that dialogical communication is an essential element of transformational leadership within Tanzanian higher education institutions like St. Augustine University, which currently shows moderate implementation of these practices. There is significant potential to boost leadership effectiveness through more robust and consistent dialogical communication.</w:t>
      </w:r>
    </w:p>
    <w:p w:rsidR="008A2851" w:rsidRPr="008A2851" w:rsidRDefault="008A2851" w:rsidP="008A2851">
      <w:pPr>
        <w:spacing w:before="100" w:beforeAutospacing="1" w:after="100" w:afterAutospacing="1" w:line="480" w:lineRule="auto"/>
        <w:jc w:val="both"/>
        <w:rPr>
          <w:rFonts w:ascii="Times New Roman" w:eastAsia="Times New Roman" w:hAnsi="Times New Roman" w:cs="Times New Roman"/>
          <w:sz w:val="24"/>
          <w:szCs w:val="24"/>
        </w:rPr>
      </w:pPr>
      <w:r w:rsidRPr="008A2851">
        <w:rPr>
          <w:rFonts w:ascii="Times New Roman" w:eastAsia="Times New Roman" w:hAnsi="Times New Roman" w:cs="Times New Roman"/>
          <w:sz w:val="24"/>
          <w:szCs w:val="24"/>
        </w:rPr>
        <w:t>The evidence suggests a strong positive correlation between dialogical communication and transformational leadership capabilities. Leaders proficient in engaging in open and genuine dialogue are more effective at inspiring, motivating, and empowering their teams, which is crucial in higher education settings that thrive on diversity and collaborative problem-solving.</w:t>
      </w:r>
    </w:p>
    <w:p w:rsidR="008A2851" w:rsidRPr="008A2851" w:rsidRDefault="008A2851" w:rsidP="008A2851">
      <w:pPr>
        <w:spacing w:before="100" w:beforeAutospacing="1" w:after="100" w:afterAutospacing="1" w:line="480" w:lineRule="auto"/>
        <w:jc w:val="both"/>
        <w:rPr>
          <w:rFonts w:ascii="Times New Roman" w:eastAsia="Times New Roman" w:hAnsi="Times New Roman" w:cs="Times New Roman"/>
          <w:sz w:val="24"/>
          <w:szCs w:val="24"/>
        </w:rPr>
      </w:pPr>
      <w:r w:rsidRPr="008A2851">
        <w:rPr>
          <w:rFonts w:ascii="Times New Roman" w:eastAsia="Times New Roman" w:hAnsi="Times New Roman" w:cs="Times New Roman"/>
          <w:sz w:val="24"/>
          <w:szCs w:val="24"/>
        </w:rPr>
        <w:t>Martin Buber’s Theory of Dialogue provides valuable perspectives on enhancing leader-follower interactions. By embracing principles of mutual respect and deep engagement, leaders can significantly improve not just communication effectiveness but also the overall organizational culture, fostering a more inclusive and dynamic academic environment</w:t>
      </w:r>
    </w:p>
    <w:p w:rsidR="00E76AE9" w:rsidRDefault="00E76AE9" w:rsidP="004E669D"/>
    <w:p w:rsidR="001B4BF4" w:rsidRDefault="001B4BF4" w:rsidP="004E669D"/>
    <w:p w:rsidR="00AD56D1" w:rsidRDefault="00AD56D1" w:rsidP="00AD56D1">
      <w:r>
        <w:t xml:space="preserve">Consent </w:t>
      </w:r>
    </w:p>
    <w:p w:rsidR="001B4BF4" w:rsidRDefault="00AD56D1" w:rsidP="00AD56D1">
      <w:r>
        <w:t>As per international standards or university standards, respondents’ written consent has been collected and preserved by the author(s).</w:t>
      </w:r>
      <w:bookmarkStart w:id="8" w:name="_GoBack"/>
      <w:bookmarkEnd w:id="8"/>
    </w:p>
    <w:p w:rsidR="001B4BF4" w:rsidRDefault="001B4BF4" w:rsidP="004E669D"/>
    <w:p w:rsidR="001B4BF4" w:rsidRDefault="001B4BF4" w:rsidP="004E669D"/>
    <w:p w:rsidR="00E9326D" w:rsidRDefault="00E9326D" w:rsidP="00E9326D">
      <w:r>
        <w:t>Disclaimer (Artificial intelligence)</w:t>
      </w:r>
    </w:p>
    <w:p w:rsidR="00E9326D" w:rsidRDefault="00E9326D" w:rsidP="00E9326D">
      <w:r>
        <w:lastRenderedPageBreak/>
        <w:t xml:space="preserve">Option 1: </w:t>
      </w:r>
    </w:p>
    <w:p w:rsidR="00E9326D" w:rsidRDefault="00E9326D" w:rsidP="00E9326D">
      <w:r>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manuscript. </w:t>
      </w:r>
    </w:p>
    <w:p w:rsidR="00E9326D" w:rsidRDefault="00E9326D" w:rsidP="00E9326D">
      <w:r>
        <w:t xml:space="preserve">Option 2: </w:t>
      </w:r>
    </w:p>
    <w:p w:rsidR="00E9326D" w:rsidRDefault="00E9326D" w:rsidP="00E9326D">
      <w: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rsidR="00E9326D" w:rsidRDefault="00E9326D" w:rsidP="00E9326D">
      <w:r>
        <w:t>Details of the AI usage are given below:</w:t>
      </w:r>
    </w:p>
    <w:p w:rsidR="00E9326D" w:rsidRDefault="00E9326D" w:rsidP="00E9326D">
      <w:r>
        <w:t>1.</w:t>
      </w:r>
    </w:p>
    <w:p w:rsidR="00E9326D" w:rsidRDefault="00E9326D" w:rsidP="00E9326D">
      <w:r>
        <w:t>2.</w:t>
      </w:r>
    </w:p>
    <w:p w:rsidR="001B4BF4" w:rsidRDefault="00E9326D" w:rsidP="00E9326D">
      <w:r>
        <w:t>3.</w:t>
      </w:r>
    </w:p>
    <w:p w:rsidR="001B4BF4" w:rsidRDefault="001B4BF4" w:rsidP="004E669D"/>
    <w:p w:rsidR="00E76AE9" w:rsidRPr="00DA4B5D" w:rsidRDefault="00A370C3" w:rsidP="004E669D">
      <w:pPr>
        <w:rPr>
          <w:rFonts w:ascii="Times New Roman" w:hAnsi="Times New Roman" w:cs="Times New Roman"/>
          <w:b/>
          <w:sz w:val="24"/>
          <w:szCs w:val="24"/>
        </w:rPr>
      </w:pPr>
      <w:r w:rsidRPr="00DA4B5D">
        <w:rPr>
          <w:rFonts w:ascii="Times New Roman" w:hAnsi="Times New Roman" w:cs="Times New Roman"/>
          <w:b/>
          <w:sz w:val="24"/>
          <w:szCs w:val="24"/>
        </w:rPr>
        <w:t>REFERENCES</w:t>
      </w:r>
    </w:p>
    <w:p w:rsidR="00E76AE9" w:rsidRDefault="00E76AE9" w:rsidP="004E669D"/>
    <w:p w:rsidR="00FD087E" w:rsidRPr="00FD087E" w:rsidRDefault="00E76AE9" w:rsidP="00FD087E">
      <w:pPr>
        <w:pStyle w:val="Bibliography"/>
        <w:rPr>
          <w:rFonts w:ascii="Times New Roman" w:hAnsi="Times New Roman" w:cs="Times New Roman"/>
          <w:sz w:val="24"/>
        </w:rPr>
      </w:pPr>
      <w:r>
        <w:fldChar w:fldCharType="begin"/>
      </w:r>
      <w:r w:rsidR="00DA4B5D">
        <w:instrText xml:space="preserve"> ADDIN ZOTERO_BIBL {"uncited":[],"omitted":[],"custom":[]} CSL_BIBLIOGRAPHY </w:instrText>
      </w:r>
      <w:r>
        <w:fldChar w:fldCharType="separate"/>
      </w:r>
      <w:r w:rsidR="00FD087E" w:rsidRPr="00FD087E">
        <w:rPr>
          <w:rFonts w:ascii="Times New Roman" w:hAnsi="Times New Roman" w:cs="Times New Roman"/>
          <w:sz w:val="24"/>
        </w:rPr>
        <w:t xml:space="preserve">Avolio, B. J., Bass, B. M., &amp; Jung, D. I. (n.d.). </w:t>
      </w:r>
      <w:r w:rsidR="00FD087E" w:rsidRPr="00FD087E">
        <w:rPr>
          <w:rFonts w:ascii="Times New Roman" w:hAnsi="Times New Roman" w:cs="Times New Roman"/>
          <w:i/>
          <w:iCs/>
          <w:sz w:val="24"/>
        </w:rPr>
        <w:t>Re-examining the components of transformational and transactional leadership using the Multifactor Leadership Questionnaire</w:t>
      </w:r>
      <w:r w:rsidR="00FD087E" w:rsidRPr="00FD087E">
        <w:rPr>
          <w:rFonts w:ascii="Times New Roman" w:hAnsi="Times New Roman" w:cs="Times New Roman"/>
          <w:sz w:val="24"/>
        </w:rPr>
        <w:t>.</w:t>
      </w:r>
    </w:p>
    <w:p w:rsidR="00FD087E" w:rsidRPr="00FD087E" w:rsidRDefault="00FD087E" w:rsidP="00FD087E">
      <w:pPr>
        <w:pStyle w:val="Bibliography"/>
        <w:rPr>
          <w:rFonts w:ascii="Times New Roman" w:hAnsi="Times New Roman" w:cs="Times New Roman"/>
          <w:sz w:val="24"/>
        </w:rPr>
      </w:pPr>
      <w:r w:rsidRPr="00FD087E">
        <w:rPr>
          <w:rFonts w:ascii="Times New Roman" w:hAnsi="Times New Roman" w:cs="Times New Roman"/>
          <w:sz w:val="24"/>
        </w:rPr>
        <w:t xml:space="preserve">Calandria, R. (2025). Understanding Martin Buber’s “I-Thou” Theory in the Care Coordination of Patients with Mental Illness. </w:t>
      </w:r>
      <w:r w:rsidRPr="00FD087E">
        <w:rPr>
          <w:rFonts w:ascii="Times New Roman" w:hAnsi="Times New Roman" w:cs="Times New Roman"/>
          <w:i/>
          <w:iCs/>
          <w:sz w:val="24"/>
        </w:rPr>
        <w:t>SSRN Electronic Journal</w:t>
      </w:r>
      <w:r w:rsidRPr="00FD087E">
        <w:rPr>
          <w:rFonts w:ascii="Times New Roman" w:hAnsi="Times New Roman" w:cs="Times New Roman"/>
          <w:sz w:val="24"/>
        </w:rPr>
        <w:t>. https://doi.org/10.2139/ssrn.5122526</w:t>
      </w:r>
    </w:p>
    <w:p w:rsidR="00FD087E" w:rsidRPr="00FD087E" w:rsidRDefault="00FD087E" w:rsidP="00FD087E">
      <w:pPr>
        <w:pStyle w:val="Bibliography"/>
        <w:rPr>
          <w:rFonts w:ascii="Times New Roman" w:hAnsi="Times New Roman" w:cs="Times New Roman"/>
          <w:sz w:val="24"/>
        </w:rPr>
      </w:pPr>
      <w:r w:rsidRPr="00FD087E">
        <w:rPr>
          <w:rFonts w:ascii="Times New Roman" w:hAnsi="Times New Roman" w:cs="Times New Roman"/>
          <w:sz w:val="24"/>
        </w:rPr>
        <w:t xml:space="preserve">Cooksey, B., Levey, L. A., Mkude, D. J., &amp; Partnership for Higher Education in Africa (Eds.). (2003). </w:t>
      </w:r>
      <w:r w:rsidRPr="00FD087E">
        <w:rPr>
          <w:rFonts w:ascii="Times New Roman" w:hAnsi="Times New Roman" w:cs="Times New Roman"/>
          <w:i/>
          <w:iCs/>
          <w:sz w:val="24"/>
        </w:rPr>
        <w:t>Higher education in Tanzania: A case study</w:t>
      </w:r>
      <w:r w:rsidRPr="00FD087E">
        <w:rPr>
          <w:rFonts w:ascii="Times New Roman" w:hAnsi="Times New Roman" w:cs="Times New Roman"/>
          <w:sz w:val="24"/>
        </w:rPr>
        <w:t>. James Currey.</w:t>
      </w:r>
    </w:p>
    <w:p w:rsidR="00FD087E" w:rsidRPr="00FD087E" w:rsidRDefault="00FD087E" w:rsidP="00FD087E">
      <w:pPr>
        <w:pStyle w:val="Bibliography"/>
        <w:rPr>
          <w:rFonts w:ascii="Times New Roman" w:hAnsi="Times New Roman" w:cs="Times New Roman"/>
          <w:sz w:val="24"/>
        </w:rPr>
      </w:pPr>
      <w:r w:rsidRPr="00FD087E">
        <w:rPr>
          <w:rFonts w:ascii="Times New Roman" w:hAnsi="Times New Roman" w:cs="Times New Roman"/>
          <w:sz w:val="24"/>
        </w:rPr>
        <w:t xml:space="preserve">Czubaroff, J. (2000). Dialogical rhetoric: An application of martin Buber’s philosophy of dialogue. </w:t>
      </w:r>
      <w:r w:rsidRPr="00FD087E">
        <w:rPr>
          <w:rFonts w:ascii="Times New Roman" w:hAnsi="Times New Roman" w:cs="Times New Roman"/>
          <w:i/>
          <w:iCs/>
          <w:sz w:val="24"/>
        </w:rPr>
        <w:t>Quarterly Journal of Speech</w:t>
      </w:r>
      <w:r w:rsidRPr="00FD087E">
        <w:rPr>
          <w:rFonts w:ascii="Times New Roman" w:hAnsi="Times New Roman" w:cs="Times New Roman"/>
          <w:sz w:val="24"/>
        </w:rPr>
        <w:t xml:space="preserve">, </w:t>
      </w:r>
      <w:r w:rsidRPr="00FD087E">
        <w:rPr>
          <w:rFonts w:ascii="Times New Roman" w:hAnsi="Times New Roman" w:cs="Times New Roman"/>
          <w:i/>
          <w:iCs/>
          <w:sz w:val="24"/>
        </w:rPr>
        <w:t>86</w:t>
      </w:r>
      <w:r w:rsidRPr="00FD087E">
        <w:rPr>
          <w:rFonts w:ascii="Times New Roman" w:hAnsi="Times New Roman" w:cs="Times New Roman"/>
          <w:sz w:val="24"/>
        </w:rPr>
        <w:t>(2), 168–189. https://doi.org/10.1080/00335630009384288</w:t>
      </w:r>
    </w:p>
    <w:p w:rsidR="00FD087E" w:rsidRPr="00FD087E" w:rsidRDefault="00FD087E" w:rsidP="00FD087E">
      <w:pPr>
        <w:pStyle w:val="Bibliography"/>
        <w:rPr>
          <w:rFonts w:ascii="Times New Roman" w:hAnsi="Times New Roman" w:cs="Times New Roman"/>
          <w:sz w:val="24"/>
        </w:rPr>
      </w:pPr>
      <w:r w:rsidRPr="00FD087E">
        <w:rPr>
          <w:rFonts w:ascii="Times New Roman" w:hAnsi="Times New Roman" w:cs="Times New Roman"/>
          <w:sz w:val="24"/>
        </w:rPr>
        <w:lastRenderedPageBreak/>
        <w:t xml:space="preserve">Eremeeva, G. R., &amp; Khamisovna, I. F. (2020). Dialogic Communication between Teachers and Students as a Condition for Interaction of Subjects of the Higher School Educational Process. </w:t>
      </w:r>
      <w:r w:rsidRPr="00FD087E">
        <w:rPr>
          <w:rFonts w:ascii="Times New Roman" w:hAnsi="Times New Roman" w:cs="Times New Roman"/>
          <w:i/>
          <w:iCs/>
          <w:sz w:val="24"/>
        </w:rPr>
        <w:t>International Journal of Higher Education</w:t>
      </w:r>
      <w:r w:rsidRPr="00FD087E">
        <w:rPr>
          <w:rFonts w:ascii="Times New Roman" w:hAnsi="Times New Roman" w:cs="Times New Roman"/>
          <w:sz w:val="24"/>
        </w:rPr>
        <w:t xml:space="preserve">, </w:t>
      </w:r>
      <w:r w:rsidRPr="00FD087E">
        <w:rPr>
          <w:rFonts w:ascii="Times New Roman" w:hAnsi="Times New Roman" w:cs="Times New Roman"/>
          <w:i/>
          <w:iCs/>
          <w:sz w:val="24"/>
        </w:rPr>
        <w:t>9</w:t>
      </w:r>
      <w:r w:rsidRPr="00FD087E">
        <w:rPr>
          <w:rFonts w:ascii="Times New Roman" w:hAnsi="Times New Roman" w:cs="Times New Roman"/>
          <w:sz w:val="24"/>
        </w:rPr>
        <w:t>(8), 46. https://doi.org/10.5430/ijhe.v9n8p46</w:t>
      </w:r>
    </w:p>
    <w:p w:rsidR="00FD087E" w:rsidRPr="00FD087E" w:rsidRDefault="00FD087E" w:rsidP="00FD087E">
      <w:pPr>
        <w:pStyle w:val="Bibliography"/>
        <w:rPr>
          <w:rFonts w:ascii="Times New Roman" w:hAnsi="Times New Roman" w:cs="Times New Roman"/>
          <w:sz w:val="24"/>
        </w:rPr>
      </w:pPr>
      <w:r w:rsidRPr="00FD087E">
        <w:rPr>
          <w:rFonts w:ascii="Times New Roman" w:hAnsi="Times New Roman" w:cs="Times New Roman"/>
          <w:sz w:val="24"/>
        </w:rPr>
        <w:t xml:space="preserve">Givens, R. J. (2008). </w:t>
      </w:r>
      <w:r w:rsidRPr="00FD087E">
        <w:rPr>
          <w:rFonts w:ascii="Times New Roman" w:hAnsi="Times New Roman" w:cs="Times New Roman"/>
          <w:i/>
          <w:iCs/>
          <w:sz w:val="24"/>
        </w:rPr>
        <w:t>Transformational Leadership: The Impact on Organizational and Personal Outcomes</w:t>
      </w:r>
      <w:r w:rsidRPr="00FD087E">
        <w:rPr>
          <w:rFonts w:ascii="Times New Roman" w:hAnsi="Times New Roman" w:cs="Times New Roman"/>
          <w:sz w:val="24"/>
        </w:rPr>
        <w:t xml:space="preserve">. </w:t>
      </w:r>
      <w:r w:rsidRPr="00FD087E">
        <w:rPr>
          <w:rFonts w:ascii="Times New Roman" w:hAnsi="Times New Roman" w:cs="Times New Roman"/>
          <w:i/>
          <w:iCs/>
          <w:sz w:val="24"/>
        </w:rPr>
        <w:t>1</w:t>
      </w:r>
      <w:r w:rsidRPr="00FD087E">
        <w:rPr>
          <w:rFonts w:ascii="Times New Roman" w:hAnsi="Times New Roman" w:cs="Times New Roman"/>
          <w:sz w:val="24"/>
        </w:rPr>
        <w:t>.</w:t>
      </w:r>
    </w:p>
    <w:p w:rsidR="00FD087E" w:rsidRPr="00FD087E" w:rsidRDefault="00FD087E" w:rsidP="00FD087E">
      <w:pPr>
        <w:pStyle w:val="Bibliography"/>
        <w:rPr>
          <w:rFonts w:ascii="Times New Roman" w:hAnsi="Times New Roman" w:cs="Times New Roman"/>
          <w:sz w:val="24"/>
        </w:rPr>
      </w:pPr>
      <w:r w:rsidRPr="00FD087E">
        <w:rPr>
          <w:rFonts w:ascii="Times New Roman" w:hAnsi="Times New Roman" w:cs="Times New Roman"/>
          <w:sz w:val="24"/>
        </w:rPr>
        <w:t xml:space="preserve">Innes, R. B. (2007). Dialogic Communication in Collaborative Problem Solving Groups. </w:t>
      </w:r>
      <w:r w:rsidRPr="00FD087E">
        <w:rPr>
          <w:rFonts w:ascii="Times New Roman" w:hAnsi="Times New Roman" w:cs="Times New Roman"/>
          <w:i/>
          <w:iCs/>
          <w:sz w:val="24"/>
        </w:rPr>
        <w:t>International Journal for the Scholarship of Teaching and Learning</w:t>
      </w:r>
      <w:r w:rsidRPr="00FD087E">
        <w:rPr>
          <w:rFonts w:ascii="Times New Roman" w:hAnsi="Times New Roman" w:cs="Times New Roman"/>
          <w:sz w:val="24"/>
        </w:rPr>
        <w:t xml:space="preserve">, </w:t>
      </w:r>
      <w:r w:rsidRPr="00FD087E">
        <w:rPr>
          <w:rFonts w:ascii="Times New Roman" w:hAnsi="Times New Roman" w:cs="Times New Roman"/>
          <w:i/>
          <w:iCs/>
          <w:sz w:val="24"/>
        </w:rPr>
        <w:t>1</w:t>
      </w:r>
      <w:r w:rsidRPr="00FD087E">
        <w:rPr>
          <w:rFonts w:ascii="Times New Roman" w:hAnsi="Times New Roman" w:cs="Times New Roman"/>
          <w:sz w:val="24"/>
        </w:rPr>
        <w:t>(1). https://doi.org/10.20429/ijsotl.2007.010104</w:t>
      </w:r>
    </w:p>
    <w:p w:rsidR="00FD087E" w:rsidRPr="00FD087E" w:rsidRDefault="00FD087E" w:rsidP="00FD087E">
      <w:pPr>
        <w:pStyle w:val="Bibliography"/>
        <w:rPr>
          <w:rFonts w:ascii="Times New Roman" w:hAnsi="Times New Roman" w:cs="Times New Roman"/>
          <w:sz w:val="24"/>
        </w:rPr>
      </w:pPr>
      <w:r w:rsidRPr="00FD087E">
        <w:rPr>
          <w:rFonts w:ascii="Times New Roman" w:hAnsi="Times New Roman" w:cs="Times New Roman"/>
          <w:sz w:val="24"/>
        </w:rPr>
        <w:t xml:space="preserve">Kim, H.-D., &amp; Cruz, A. B. (2022). Transformational Leadership and Psychological Well-Being of Service-Oriented Staff: Hybrid Data Synthesis Technique. </w:t>
      </w:r>
      <w:r w:rsidRPr="00FD087E">
        <w:rPr>
          <w:rFonts w:ascii="Times New Roman" w:hAnsi="Times New Roman" w:cs="Times New Roman"/>
          <w:i/>
          <w:iCs/>
          <w:sz w:val="24"/>
        </w:rPr>
        <w:t>International Journal of Environmental Research and Public Health</w:t>
      </w:r>
      <w:r w:rsidRPr="00FD087E">
        <w:rPr>
          <w:rFonts w:ascii="Times New Roman" w:hAnsi="Times New Roman" w:cs="Times New Roman"/>
          <w:sz w:val="24"/>
        </w:rPr>
        <w:t xml:space="preserve">, </w:t>
      </w:r>
      <w:r w:rsidRPr="00FD087E">
        <w:rPr>
          <w:rFonts w:ascii="Times New Roman" w:hAnsi="Times New Roman" w:cs="Times New Roman"/>
          <w:i/>
          <w:iCs/>
          <w:sz w:val="24"/>
        </w:rPr>
        <w:t>19</w:t>
      </w:r>
      <w:r w:rsidRPr="00FD087E">
        <w:rPr>
          <w:rFonts w:ascii="Times New Roman" w:hAnsi="Times New Roman" w:cs="Times New Roman"/>
          <w:sz w:val="24"/>
        </w:rPr>
        <w:t>(13), 8189. https://doi.org/10.3390/ijerph19138189</w:t>
      </w:r>
    </w:p>
    <w:p w:rsidR="00FD087E" w:rsidRPr="00FD087E" w:rsidRDefault="00FD087E" w:rsidP="00FD087E">
      <w:pPr>
        <w:pStyle w:val="Bibliography"/>
        <w:rPr>
          <w:rFonts w:ascii="Times New Roman" w:hAnsi="Times New Roman" w:cs="Times New Roman"/>
          <w:sz w:val="24"/>
        </w:rPr>
      </w:pPr>
      <w:r w:rsidRPr="00FD087E">
        <w:rPr>
          <w:rFonts w:ascii="Times New Roman" w:hAnsi="Times New Roman" w:cs="Times New Roman"/>
          <w:sz w:val="24"/>
        </w:rPr>
        <w:t xml:space="preserve">Kiplangat, H. K. (2024). Transformational Leadership in Higher Education: Empowering Africa’s Future. </w:t>
      </w:r>
      <w:r w:rsidRPr="00FD087E">
        <w:rPr>
          <w:rFonts w:ascii="Times New Roman" w:hAnsi="Times New Roman" w:cs="Times New Roman"/>
          <w:i/>
          <w:iCs/>
          <w:sz w:val="24"/>
        </w:rPr>
        <w:t>Journal of Research and Academic Writing</w:t>
      </w:r>
      <w:r w:rsidRPr="00FD087E">
        <w:rPr>
          <w:rFonts w:ascii="Times New Roman" w:hAnsi="Times New Roman" w:cs="Times New Roman"/>
          <w:sz w:val="24"/>
        </w:rPr>
        <w:t xml:space="preserve">, </w:t>
      </w:r>
      <w:r w:rsidRPr="00FD087E">
        <w:rPr>
          <w:rFonts w:ascii="Times New Roman" w:hAnsi="Times New Roman" w:cs="Times New Roman"/>
          <w:i/>
          <w:iCs/>
          <w:sz w:val="24"/>
        </w:rPr>
        <w:t>1</w:t>
      </w:r>
      <w:r w:rsidRPr="00FD087E">
        <w:rPr>
          <w:rFonts w:ascii="Times New Roman" w:hAnsi="Times New Roman" w:cs="Times New Roman"/>
          <w:sz w:val="24"/>
        </w:rPr>
        <w:t>(2), 65–73. https://doi.org/10.58721/jraw.v1i2.846</w:t>
      </w:r>
    </w:p>
    <w:p w:rsidR="00FD087E" w:rsidRPr="00FD087E" w:rsidRDefault="00FD087E" w:rsidP="00FD087E">
      <w:pPr>
        <w:pStyle w:val="Bibliography"/>
        <w:rPr>
          <w:rFonts w:ascii="Times New Roman" w:hAnsi="Times New Roman" w:cs="Times New Roman"/>
          <w:sz w:val="24"/>
        </w:rPr>
      </w:pPr>
      <w:r w:rsidRPr="00FD087E">
        <w:rPr>
          <w:rFonts w:ascii="Times New Roman" w:hAnsi="Times New Roman" w:cs="Times New Roman"/>
          <w:sz w:val="24"/>
        </w:rPr>
        <w:t xml:space="preserve">Lai, F.-Y., Tang, H.-C., Lu, S.-C., Lee, Y.-C., &amp; Lin, C.-C. (2020). Transformational Leadership and Job Performance: The Mediating Role of Work Engagement. </w:t>
      </w:r>
      <w:r w:rsidRPr="00FD087E">
        <w:rPr>
          <w:rFonts w:ascii="Times New Roman" w:hAnsi="Times New Roman" w:cs="Times New Roman"/>
          <w:i/>
          <w:iCs/>
          <w:sz w:val="24"/>
        </w:rPr>
        <w:t>Sage Open</w:t>
      </w:r>
      <w:r w:rsidRPr="00FD087E">
        <w:rPr>
          <w:rFonts w:ascii="Times New Roman" w:hAnsi="Times New Roman" w:cs="Times New Roman"/>
          <w:sz w:val="24"/>
        </w:rPr>
        <w:t xml:space="preserve">, </w:t>
      </w:r>
      <w:r w:rsidRPr="00FD087E">
        <w:rPr>
          <w:rFonts w:ascii="Times New Roman" w:hAnsi="Times New Roman" w:cs="Times New Roman"/>
          <w:i/>
          <w:iCs/>
          <w:sz w:val="24"/>
        </w:rPr>
        <w:t>10</w:t>
      </w:r>
      <w:r w:rsidRPr="00FD087E">
        <w:rPr>
          <w:rFonts w:ascii="Times New Roman" w:hAnsi="Times New Roman" w:cs="Times New Roman"/>
          <w:sz w:val="24"/>
        </w:rPr>
        <w:t>(1), 2158244019899085. https://doi.org/10.1177/2158244019899085</w:t>
      </w:r>
    </w:p>
    <w:p w:rsidR="00FD087E" w:rsidRPr="00FD087E" w:rsidRDefault="00FD087E" w:rsidP="00FD087E">
      <w:pPr>
        <w:pStyle w:val="Bibliography"/>
        <w:rPr>
          <w:rFonts w:ascii="Times New Roman" w:hAnsi="Times New Roman" w:cs="Times New Roman"/>
          <w:sz w:val="24"/>
        </w:rPr>
      </w:pPr>
      <w:r w:rsidRPr="00FD087E">
        <w:rPr>
          <w:rFonts w:ascii="Times New Roman" w:hAnsi="Times New Roman" w:cs="Times New Roman"/>
          <w:sz w:val="24"/>
        </w:rPr>
        <w:t xml:space="preserve">MacNeilley, L. H., Nystrand, M., Gamoran, A., Kachur, R., &amp; Prendergast, C. (1998). Opening Dialogue: Understanding the Dynamics of Language and Learning in the English Classroom. </w:t>
      </w:r>
      <w:r w:rsidRPr="00FD087E">
        <w:rPr>
          <w:rFonts w:ascii="Times New Roman" w:hAnsi="Times New Roman" w:cs="Times New Roman"/>
          <w:i/>
          <w:iCs/>
          <w:sz w:val="24"/>
        </w:rPr>
        <w:t>Language</w:t>
      </w:r>
      <w:r w:rsidRPr="00FD087E">
        <w:rPr>
          <w:rFonts w:ascii="Times New Roman" w:hAnsi="Times New Roman" w:cs="Times New Roman"/>
          <w:sz w:val="24"/>
        </w:rPr>
        <w:t xml:space="preserve">, </w:t>
      </w:r>
      <w:r w:rsidRPr="00FD087E">
        <w:rPr>
          <w:rFonts w:ascii="Times New Roman" w:hAnsi="Times New Roman" w:cs="Times New Roman"/>
          <w:i/>
          <w:iCs/>
          <w:sz w:val="24"/>
        </w:rPr>
        <w:t>74</w:t>
      </w:r>
      <w:r w:rsidRPr="00FD087E">
        <w:rPr>
          <w:rFonts w:ascii="Times New Roman" w:hAnsi="Times New Roman" w:cs="Times New Roman"/>
          <w:sz w:val="24"/>
        </w:rPr>
        <w:t>(2), 444. https://doi.org/10.2307/417942</w:t>
      </w:r>
    </w:p>
    <w:p w:rsidR="00FD087E" w:rsidRPr="00FD087E" w:rsidRDefault="00FD087E" w:rsidP="00FD087E">
      <w:pPr>
        <w:pStyle w:val="Bibliography"/>
        <w:rPr>
          <w:rFonts w:ascii="Times New Roman" w:hAnsi="Times New Roman" w:cs="Times New Roman"/>
          <w:sz w:val="24"/>
        </w:rPr>
      </w:pPr>
      <w:r w:rsidRPr="00FD087E">
        <w:rPr>
          <w:rFonts w:ascii="Times New Roman" w:hAnsi="Times New Roman" w:cs="Times New Roman"/>
          <w:sz w:val="24"/>
        </w:rPr>
        <w:lastRenderedPageBreak/>
        <w:t xml:space="preserve">Mkumbata, G. C., &amp; Nyangau, D. (2022). The Relevance of Martin Buber’s Theory of Dialogue in Contemporary Religious Organization Leadership in Tanzania. </w:t>
      </w:r>
      <w:r w:rsidRPr="00FD087E">
        <w:rPr>
          <w:rFonts w:ascii="Times New Roman" w:hAnsi="Times New Roman" w:cs="Times New Roman"/>
          <w:i/>
          <w:iCs/>
          <w:sz w:val="24"/>
        </w:rPr>
        <w:t>East African Journal of Traditions, Culture and Religion</w:t>
      </w:r>
      <w:r w:rsidRPr="00FD087E">
        <w:rPr>
          <w:rFonts w:ascii="Times New Roman" w:hAnsi="Times New Roman" w:cs="Times New Roman"/>
          <w:sz w:val="24"/>
        </w:rPr>
        <w:t xml:space="preserve">, </w:t>
      </w:r>
      <w:r w:rsidRPr="00FD087E">
        <w:rPr>
          <w:rFonts w:ascii="Times New Roman" w:hAnsi="Times New Roman" w:cs="Times New Roman"/>
          <w:i/>
          <w:iCs/>
          <w:sz w:val="24"/>
        </w:rPr>
        <w:t>5</w:t>
      </w:r>
      <w:r w:rsidRPr="00FD087E">
        <w:rPr>
          <w:rFonts w:ascii="Times New Roman" w:hAnsi="Times New Roman" w:cs="Times New Roman"/>
          <w:sz w:val="24"/>
        </w:rPr>
        <w:t>(1), 69–79. https://doi.org/10.37284/eajtcr.5.1.789</w:t>
      </w:r>
    </w:p>
    <w:p w:rsidR="00FD087E" w:rsidRPr="00FD087E" w:rsidRDefault="00FD087E" w:rsidP="00FD087E">
      <w:pPr>
        <w:pStyle w:val="Bibliography"/>
        <w:rPr>
          <w:rFonts w:ascii="Times New Roman" w:hAnsi="Times New Roman" w:cs="Times New Roman"/>
          <w:sz w:val="24"/>
        </w:rPr>
      </w:pPr>
      <w:r w:rsidRPr="00FD087E">
        <w:rPr>
          <w:rFonts w:ascii="Times New Roman" w:hAnsi="Times New Roman" w:cs="Times New Roman"/>
          <w:sz w:val="24"/>
        </w:rPr>
        <w:t xml:space="preserve">Mwita, K., &amp; Mrema, G. (2023). The Influence of Transformational and Transactional Leadership on Organisational Performance: A Case of a Higher Education Institution in Tanzania. </w:t>
      </w:r>
      <w:r w:rsidRPr="00FD087E">
        <w:rPr>
          <w:rFonts w:ascii="Times New Roman" w:hAnsi="Times New Roman" w:cs="Times New Roman"/>
          <w:i/>
          <w:iCs/>
          <w:sz w:val="24"/>
        </w:rPr>
        <w:t>International Journal Of Humanities Education and Social Sciences (IJHESS)</w:t>
      </w:r>
      <w:r w:rsidRPr="00FD087E">
        <w:rPr>
          <w:rFonts w:ascii="Times New Roman" w:hAnsi="Times New Roman" w:cs="Times New Roman"/>
          <w:sz w:val="24"/>
        </w:rPr>
        <w:t xml:space="preserve">, </w:t>
      </w:r>
      <w:r w:rsidRPr="00FD087E">
        <w:rPr>
          <w:rFonts w:ascii="Times New Roman" w:hAnsi="Times New Roman" w:cs="Times New Roman"/>
          <w:i/>
          <w:iCs/>
          <w:sz w:val="24"/>
        </w:rPr>
        <w:t>2</w:t>
      </w:r>
      <w:r w:rsidRPr="00FD087E">
        <w:rPr>
          <w:rFonts w:ascii="Times New Roman" w:hAnsi="Times New Roman" w:cs="Times New Roman"/>
          <w:sz w:val="24"/>
        </w:rPr>
        <w:t>(5). https://doi.org/10.55227/ijhess.v2i5.477</w:t>
      </w:r>
    </w:p>
    <w:p w:rsidR="00FD087E" w:rsidRPr="00FD087E" w:rsidRDefault="00FD087E" w:rsidP="00FD087E">
      <w:pPr>
        <w:pStyle w:val="Bibliography"/>
        <w:rPr>
          <w:rFonts w:ascii="Times New Roman" w:hAnsi="Times New Roman" w:cs="Times New Roman"/>
          <w:sz w:val="24"/>
        </w:rPr>
      </w:pPr>
      <w:r w:rsidRPr="00FD087E">
        <w:rPr>
          <w:rFonts w:ascii="Times New Roman" w:hAnsi="Times New Roman" w:cs="Times New Roman"/>
          <w:sz w:val="24"/>
        </w:rPr>
        <w:t xml:space="preserve">Pang, A., Shin, W., Lew, Z., &amp; Walther, J. B. (2018). Building relationships through dialogic communication: Organizations, stakeholders, and computer-mediated communication. </w:t>
      </w:r>
      <w:r w:rsidRPr="00FD087E">
        <w:rPr>
          <w:rFonts w:ascii="Times New Roman" w:hAnsi="Times New Roman" w:cs="Times New Roman"/>
          <w:i/>
          <w:iCs/>
          <w:sz w:val="24"/>
        </w:rPr>
        <w:t>Journal of Marketing Communications</w:t>
      </w:r>
      <w:r w:rsidRPr="00FD087E">
        <w:rPr>
          <w:rFonts w:ascii="Times New Roman" w:hAnsi="Times New Roman" w:cs="Times New Roman"/>
          <w:sz w:val="24"/>
        </w:rPr>
        <w:t xml:space="preserve">, </w:t>
      </w:r>
      <w:r w:rsidRPr="00FD087E">
        <w:rPr>
          <w:rFonts w:ascii="Times New Roman" w:hAnsi="Times New Roman" w:cs="Times New Roman"/>
          <w:i/>
          <w:iCs/>
          <w:sz w:val="24"/>
        </w:rPr>
        <w:t>24</w:t>
      </w:r>
      <w:r w:rsidRPr="00FD087E">
        <w:rPr>
          <w:rFonts w:ascii="Times New Roman" w:hAnsi="Times New Roman" w:cs="Times New Roman"/>
          <w:sz w:val="24"/>
        </w:rPr>
        <w:t>(1), 68–82. https://doi.org/10.1080/13527266.2016.1269019</w:t>
      </w:r>
    </w:p>
    <w:p w:rsidR="00FD087E" w:rsidRPr="00FD087E" w:rsidRDefault="00FD087E" w:rsidP="00FD087E">
      <w:pPr>
        <w:pStyle w:val="Bibliography"/>
        <w:rPr>
          <w:rFonts w:ascii="Times New Roman" w:hAnsi="Times New Roman" w:cs="Times New Roman"/>
          <w:sz w:val="24"/>
        </w:rPr>
      </w:pPr>
      <w:r w:rsidRPr="00FD087E">
        <w:rPr>
          <w:rFonts w:ascii="Times New Roman" w:hAnsi="Times New Roman" w:cs="Times New Roman"/>
          <w:sz w:val="24"/>
        </w:rPr>
        <w:t xml:space="preserve">Pauly, M. (2022). Beyond the political principle: Applying Martin Buber’s philosophy to societal polarization. </w:t>
      </w:r>
      <w:r w:rsidRPr="00FD087E">
        <w:rPr>
          <w:rFonts w:ascii="Times New Roman" w:hAnsi="Times New Roman" w:cs="Times New Roman"/>
          <w:i/>
          <w:iCs/>
          <w:sz w:val="24"/>
        </w:rPr>
        <w:t>Philosophy &amp; Social Criticism</w:t>
      </w:r>
      <w:r w:rsidRPr="00FD087E">
        <w:rPr>
          <w:rFonts w:ascii="Times New Roman" w:hAnsi="Times New Roman" w:cs="Times New Roman"/>
          <w:sz w:val="24"/>
        </w:rPr>
        <w:t xml:space="preserve">, </w:t>
      </w:r>
      <w:r w:rsidRPr="00FD087E">
        <w:rPr>
          <w:rFonts w:ascii="Times New Roman" w:hAnsi="Times New Roman" w:cs="Times New Roman"/>
          <w:i/>
          <w:iCs/>
          <w:sz w:val="24"/>
        </w:rPr>
        <w:t>48</w:t>
      </w:r>
      <w:r w:rsidRPr="00FD087E">
        <w:rPr>
          <w:rFonts w:ascii="Times New Roman" w:hAnsi="Times New Roman" w:cs="Times New Roman"/>
          <w:sz w:val="24"/>
        </w:rPr>
        <w:t>(3), 437–456. https://doi.org/10.1177/01914537211017571</w:t>
      </w:r>
    </w:p>
    <w:p w:rsidR="00FD087E" w:rsidRPr="00FD087E" w:rsidRDefault="00FD087E" w:rsidP="00FD087E">
      <w:pPr>
        <w:pStyle w:val="Bibliography"/>
        <w:rPr>
          <w:rFonts w:ascii="Times New Roman" w:hAnsi="Times New Roman" w:cs="Times New Roman"/>
          <w:sz w:val="24"/>
        </w:rPr>
      </w:pPr>
      <w:r w:rsidRPr="00FD087E">
        <w:rPr>
          <w:rFonts w:ascii="Times New Roman" w:hAnsi="Times New Roman" w:cs="Times New Roman"/>
          <w:sz w:val="24"/>
        </w:rPr>
        <w:t xml:space="preserve">Rahyuda, A. G. (n.d.). </w:t>
      </w:r>
      <w:r w:rsidRPr="00FD087E">
        <w:rPr>
          <w:rFonts w:ascii="Times New Roman" w:hAnsi="Times New Roman" w:cs="Times New Roman"/>
          <w:i/>
          <w:iCs/>
          <w:sz w:val="24"/>
        </w:rPr>
        <w:t>BEING A TRANSFORMATIONAL LEADER: AN INTEGRATED REVIEW AND FUTURE RESEARCH AGENDA</w:t>
      </w:r>
      <w:r w:rsidRPr="00FD087E">
        <w:rPr>
          <w:rFonts w:ascii="Times New Roman" w:hAnsi="Times New Roman" w:cs="Times New Roman"/>
          <w:sz w:val="24"/>
        </w:rPr>
        <w:t>.</w:t>
      </w:r>
    </w:p>
    <w:p w:rsidR="00FD087E" w:rsidRPr="00FD087E" w:rsidRDefault="00FD087E" w:rsidP="00FD087E">
      <w:pPr>
        <w:pStyle w:val="Bibliography"/>
        <w:rPr>
          <w:rFonts w:ascii="Times New Roman" w:hAnsi="Times New Roman" w:cs="Times New Roman"/>
          <w:sz w:val="24"/>
        </w:rPr>
      </w:pPr>
      <w:r w:rsidRPr="00FD087E">
        <w:rPr>
          <w:rFonts w:ascii="Times New Roman" w:hAnsi="Times New Roman" w:cs="Times New Roman"/>
          <w:sz w:val="24"/>
        </w:rPr>
        <w:t xml:space="preserve">Reitz, M. (n.d.). </w:t>
      </w:r>
      <w:r w:rsidRPr="00FD087E">
        <w:rPr>
          <w:rFonts w:ascii="Times New Roman" w:hAnsi="Times New Roman" w:cs="Times New Roman"/>
          <w:i/>
          <w:iCs/>
          <w:sz w:val="24"/>
        </w:rPr>
        <w:t>How does Martin Buber’s concept of I-Thou dialogue inform the theory and practice of Relational Leadership?</w:t>
      </w:r>
    </w:p>
    <w:p w:rsidR="00FD087E" w:rsidRPr="00FD087E" w:rsidRDefault="00FD087E" w:rsidP="00FD087E">
      <w:pPr>
        <w:pStyle w:val="Bibliography"/>
        <w:rPr>
          <w:rFonts w:ascii="Times New Roman" w:hAnsi="Times New Roman" w:cs="Times New Roman"/>
          <w:sz w:val="24"/>
        </w:rPr>
      </w:pPr>
      <w:r w:rsidRPr="00FD087E">
        <w:rPr>
          <w:rFonts w:ascii="Times New Roman" w:hAnsi="Times New Roman" w:cs="Times New Roman"/>
          <w:sz w:val="24"/>
        </w:rPr>
        <w:t xml:space="preserve">Rini, R., &amp; Hariri, H. (2023). </w:t>
      </w:r>
      <w:r w:rsidRPr="00FD087E">
        <w:rPr>
          <w:rFonts w:ascii="Times New Roman" w:hAnsi="Times New Roman" w:cs="Times New Roman"/>
          <w:i/>
          <w:iCs/>
          <w:sz w:val="24"/>
        </w:rPr>
        <w:t>THE ROL E OF PRINCIPAL ’ S VISIONARY LEADERSHIP IN IMPROVING THE QUALITY OF EDUCATION : A LITERATURE</w:t>
      </w:r>
      <w:r w:rsidRPr="00FD087E">
        <w:rPr>
          <w:rFonts w:ascii="Times New Roman" w:hAnsi="Times New Roman" w:cs="Times New Roman"/>
          <w:sz w:val="24"/>
        </w:rPr>
        <w:t>. 287–298.</w:t>
      </w:r>
    </w:p>
    <w:p w:rsidR="00FD087E" w:rsidRPr="00FD087E" w:rsidRDefault="00FD087E" w:rsidP="00FD087E">
      <w:pPr>
        <w:pStyle w:val="Bibliography"/>
        <w:rPr>
          <w:rFonts w:ascii="Times New Roman" w:hAnsi="Times New Roman" w:cs="Times New Roman"/>
          <w:sz w:val="24"/>
        </w:rPr>
      </w:pPr>
      <w:r w:rsidRPr="00FD087E">
        <w:rPr>
          <w:rFonts w:ascii="Times New Roman" w:hAnsi="Times New Roman" w:cs="Times New Roman"/>
          <w:sz w:val="24"/>
        </w:rPr>
        <w:t xml:space="preserve">Steinmann, B., Klug, H. J. P., &amp; Maier, G. W. (2018). The Path Is the Goal: How Transformational Leaders Enhance Followers’ Job Attitudes and Proactive Behavior. </w:t>
      </w:r>
      <w:r w:rsidRPr="00FD087E">
        <w:rPr>
          <w:rFonts w:ascii="Times New Roman" w:hAnsi="Times New Roman" w:cs="Times New Roman"/>
          <w:i/>
          <w:iCs/>
          <w:sz w:val="24"/>
        </w:rPr>
        <w:t>Frontiers in Psychology</w:t>
      </w:r>
      <w:r w:rsidRPr="00FD087E">
        <w:rPr>
          <w:rFonts w:ascii="Times New Roman" w:hAnsi="Times New Roman" w:cs="Times New Roman"/>
          <w:sz w:val="24"/>
        </w:rPr>
        <w:t xml:space="preserve">, </w:t>
      </w:r>
      <w:r w:rsidRPr="00FD087E">
        <w:rPr>
          <w:rFonts w:ascii="Times New Roman" w:hAnsi="Times New Roman" w:cs="Times New Roman"/>
          <w:i/>
          <w:iCs/>
          <w:sz w:val="24"/>
        </w:rPr>
        <w:t>9</w:t>
      </w:r>
      <w:r w:rsidRPr="00FD087E">
        <w:rPr>
          <w:rFonts w:ascii="Times New Roman" w:hAnsi="Times New Roman" w:cs="Times New Roman"/>
          <w:sz w:val="24"/>
        </w:rPr>
        <w:t>, 2338. https://doi.org/10.3389/fpsyg.2018.02338</w:t>
      </w:r>
    </w:p>
    <w:p w:rsidR="0007049C" w:rsidRPr="0007049C" w:rsidRDefault="00E76AE9" w:rsidP="0007049C">
      <w:r>
        <w:lastRenderedPageBreak/>
        <w:fldChar w:fldCharType="end"/>
      </w:r>
    </w:p>
    <w:p w:rsidR="00E76AE9" w:rsidRDefault="00E76AE9" w:rsidP="004E669D"/>
    <w:sectPr w:rsidR="00E76AE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573A1"/>
    <w:multiLevelType w:val="multilevel"/>
    <w:tmpl w:val="74A2DB08"/>
    <w:lvl w:ilvl="0">
      <w:start w:val="1"/>
      <w:numFmt w:val="decimal"/>
      <w:lvlText w:val="%1.0."/>
      <w:lvlJc w:val="left"/>
      <w:pPr>
        <w:ind w:left="810" w:hanging="720"/>
      </w:pPr>
      <w:rPr>
        <w:rFonts w:ascii="Times New Roman" w:hAnsi="Times New Roman" w:cs="Times New Roman" w:hint="default"/>
        <w:b/>
        <w:color w:val="auto"/>
        <w:sz w:val="28"/>
        <w:szCs w:val="28"/>
      </w:rPr>
    </w:lvl>
    <w:lvl w:ilvl="1">
      <w:start w:val="1"/>
      <w:numFmt w:val="decimal"/>
      <w:lvlText w:val="%1.%2."/>
      <w:lvlJc w:val="left"/>
      <w:pPr>
        <w:ind w:left="1440" w:hanging="720"/>
      </w:pPr>
      <w:rPr>
        <w:rFonts w:hint="default"/>
        <w:color w:val="auto"/>
      </w:rPr>
    </w:lvl>
    <w:lvl w:ilvl="2">
      <w:start w:val="1"/>
      <w:numFmt w:val="decimal"/>
      <w:lvlText w:val="%1.%2.%3."/>
      <w:lvlJc w:val="left"/>
      <w:pPr>
        <w:ind w:left="2160" w:hanging="720"/>
      </w:pPr>
      <w:rPr>
        <w:rFonts w:hint="default"/>
        <w:color w:val="000000" w:themeColor="text1"/>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 w15:restartNumberingAfterBreak="0">
    <w:nsid w:val="30FC6576"/>
    <w:multiLevelType w:val="multilevel"/>
    <w:tmpl w:val="3B4EAF8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 w15:restartNumberingAfterBreak="0">
    <w:nsid w:val="679E5F4F"/>
    <w:multiLevelType w:val="multilevel"/>
    <w:tmpl w:val="74A2DB08"/>
    <w:lvl w:ilvl="0">
      <w:start w:val="1"/>
      <w:numFmt w:val="decimal"/>
      <w:lvlText w:val="%1.0."/>
      <w:lvlJc w:val="left"/>
      <w:pPr>
        <w:ind w:left="810" w:hanging="720"/>
      </w:pPr>
      <w:rPr>
        <w:rFonts w:ascii="Times New Roman" w:hAnsi="Times New Roman" w:cs="Times New Roman" w:hint="default"/>
        <w:b/>
        <w:color w:val="auto"/>
        <w:sz w:val="28"/>
        <w:szCs w:val="28"/>
      </w:rPr>
    </w:lvl>
    <w:lvl w:ilvl="1">
      <w:start w:val="1"/>
      <w:numFmt w:val="decimal"/>
      <w:lvlText w:val="%1.%2."/>
      <w:lvlJc w:val="left"/>
      <w:pPr>
        <w:ind w:left="1440" w:hanging="720"/>
      </w:pPr>
      <w:rPr>
        <w:rFonts w:hint="default"/>
        <w:color w:val="auto"/>
      </w:rPr>
    </w:lvl>
    <w:lvl w:ilvl="2">
      <w:start w:val="1"/>
      <w:numFmt w:val="decimal"/>
      <w:lvlText w:val="%1.%2.%3."/>
      <w:lvlJc w:val="left"/>
      <w:pPr>
        <w:ind w:left="2160" w:hanging="720"/>
      </w:pPr>
      <w:rPr>
        <w:rFonts w:hint="default"/>
        <w:color w:val="000000" w:themeColor="text1"/>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669D"/>
    <w:rsid w:val="00043C64"/>
    <w:rsid w:val="0007049C"/>
    <w:rsid w:val="000E75BB"/>
    <w:rsid w:val="00175C71"/>
    <w:rsid w:val="001909C0"/>
    <w:rsid w:val="001B4BF4"/>
    <w:rsid w:val="001E696F"/>
    <w:rsid w:val="0023597C"/>
    <w:rsid w:val="00247B6D"/>
    <w:rsid w:val="00286349"/>
    <w:rsid w:val="002B5EBF"/>
    <w:rsid w:val="002E7DC9"/>
    <w:rsid w:val="003267F8"/>
    <w:rsid w:val="00386846"/>
    <w:rsid w:val="003B6FDE"/>
    <w:rsid w:val="0045541F"/>
    <w:rsid w:val="004D25B9"/>
    <w:rsid w:val="004E669D"/>
    <w:rsid w:val="004F00A3"/>
    <w:rsid w:val="006F0C3F"/>
    <w:rsid w:val="006F486D"/>
    <w:rsid w:val="007349F1"/>
    <w:rsid w:val="007C748F"/>
    <w:rsid w:val="007F4941"/>
    <w:rsid w:val="00800332"/>
    <w:rsid w:val="008774A0"/>
    <w:rsid w:val="008915A7"/>
    <w:rsid w:val="008A2851"/>
    <w:rsid w:val="00903E48"/>
    <w:rsid w:val="0093065F"/>
    <w:rsid w:val="00933F01"/>
    <w:rsid w:val="00A370C3"/>
    <w:rsid w:val="00A650E3"/>
    <w:rsid w:val="00AD56D1"/>
    <w:rsid w:val="00B068B4"/>
    <w:rsid w:val="00D63775"/>
    <w:rsid w:val="00DA4B5D"/>
    <w:rsid w:val="00DD38DA"/>
    <w:rsid w:val="00E231DE"/>
    <w:rsid w:val="00E76AE9"/>
    <w:rsid w:val="00E81C31"/>
    <w:rsid w:val="00E9326D"/>
    <w:rsid w:val="00F30E3F"/>
    <w:rsid w:val="00FA2EBB"/>
    <w:rsid w:val="00FB417F"/>
    <w:rsid w:val="00FD08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E3F0CC8-979D-4F39-A546-2310495DA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E669D"/>
    <w:pPr>
      <w:ind w:left="720"/>
      <w:contextualSpacing/>
    </w:pPr>
  </w:style>
  <w:style w:type="table" w:styleId="PlainTable1">
    <w:name w:val="Plain Table 1"/>
    <w:basedOn w:val="TableNormal"/>
    <w:uiPriority w:val="41"/>
    <w:rsid w:val="00D6377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D63775"/>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2359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E76AE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4038748">
      <w:bodyDiv w:val="1"/>
      <w:marLeft w:val="0"/>
      <w:marRight w:val="0"/>
      <w:marTop w:val="0"/>
      <w:marBottom w:val="0"/>
      <w:divBdr>
        <w:top w:val="none" w:sz="0" w:space="0" w:color="auto"/>
        <w:left w:val="none" w:sz="0" w:space="0" w:color="auto"/>
        <w:bottom w:val="none" w:sz="0" w:space="0" w:color="auto"/>
        <w:right w:val="none" w:sz="0" w:space="0" w:color="auto"/>
      </w:divBdr>
    </w:div>
    <w:div w:id="476341673">
      <w:bodyDiv w:val="1"/>
      <w:marLeft w:val="0"/>
      <w:marRight w:val="0"/>
      <w:marTop w:val="0"/>
      <w:marBottom w:val="0"/>
      <w:divBdr>
        <w:top w:val="none" w:sz="0" w:space="0" w:color="auto"/>
        <w:left w:val="none" w:sz="0" w:space="0" w:color="auto"/>
        <w:bottom w:val="none" w:sz="0" w:space="0" w:color="auto"/>
        <w:right w:val="none" w:sz="0" w:space="0" w:color="auto"/>
      </w:divBdr>
    </w:div>
    <w:div w:id="508368183">
      <w:bodyDiv w:val="1"/>
      <w:marLeft w:val="0"/>
      <w:marRight w:val="0"/>
      <w:marTop w:val="0"/>
      <w:marBottom w:val="0"/>
      <w:divBdr>
        <w:top w:val="none" w:sz="0" w:space="0" w:color="auto"/>
        <w:left w:val="none" w:sz="0" w:space="0" w:color="auto"/>
        <w:bottom w:val="none" w:sz="0" w:space="0" w:color="auto"/>
        <w:right w:val="none" w:sz="0" w:space="0" w:color="auto"/>
      </w:divBdr>
    </w:div>
    <w:div w:id="562764709">
      <w:bodyDiv w:val="1"/>
      <w:marLeft w:val="0"/>
      <w:marRight w:val="0"/>
      <w:marTop w:val="0"/>
      <w:marBottom w:val="0"/>
      <w:divBdr>
        <w:top w:val="none" w:sz="0" w:space="0" w:color="auto"/>
        <w:left w:val="none" w:sz="0" w:space="0" w:color="auto"/>
        <w:bottom w:val="none" w:sz="0" w:space="0" w:color="auto"/>
        <w:right w:val="none" w:sz="0" w:space="0" w:color="auto"/>
      </w:divBdr>
    </w:div>
    <w:div w:id="586423183">
      <w:bodyDiv w:val="1"/>
      <w:marLeft w:val="0"/>
      <w:marRight w:val="0"/>
      <w:marTop w:val="0"/>
      <w:marBottom w:val="0"/>
      <w:divBdr>
        <w:top w:val="none" w:sz="0" w:space="0" w:color="auto"/>
        <w:left w:val="none" w:sz="0" w:space="0" w:color="auto"/>
        <w:bottom w:val="none" w:sz="0" w:space="0" w:color="auto"/>
        <w:right w:val="none" w:sz="0" w:space="0" w:color="auto"/>
      </w:divBdr>
    </w:div>
    <w:div w:id="685864510">
      <w:bodyDiv w:val="1"/>
      <w:marLeft w:val="0"/>
      <w:marRight w:val="0"/>
      <w:marTop w:val="0"/>
      <w:marBottom w:val="0"/>
      <w:divBdr>
        <w:top w:val="none" w:sz="0" w:space="0" w:color="auto"/>
        <w:left w:val="none" w:sz="0" w:space="0" w:color="auto"/>
        <w:bottom w:val="none" w:sz="0" w:space="0" w:color="auto"/>
        <w:right w:val="none" w:sz="0" w:space="0" w:color="auto"/>
      </w:divBdr>
    </w:div>
    <w:div w:id="709232558">
      <w:bodyDiv w:val="1"/>
      <w:marLeft w:val="0"/>
      <w:marRight w:val="0"/>
      <w:marTop w:val="0"/>
      <w:marBottom w:val="0"/>
      <w:divBdr>
        <w:top w:val="none" w:sz="0" w:space="0" w:color="auto"/>
        <w:left w:val="none" w:sz="0" w:space="0" w:color="auto"/>
        <w:bottom w:val="none" w:sz="0" w:space="0" w:color="auto"/>
        <w:right w:val="none" w:sz="0" w:space="0" w:color="auto"/>
      </w:divBdr>
    </w:div>
    <w:div w:id="1092122026">
      <w:bodyDiv w:val="1"/>
      <w:marLeft w:val="0"/>
      <w:marRight w:val="0"/>
      <w:marTop w:val="0"/>
      <w:marBottom w:val="0"/>
      <w:divBdr>
        <w:top w:val="none" w:sz="0" w:space="0" w:color="auto"/>
        <w:left w:val="none" w:sz="0" w:space="0" w:color="auto"/>
        <w:bottom w:val="none" w:sz="0" w:space="0" w:color="auto"/>
        <w:right w:val="none" w:sz="0" w:space="0" w:color="auto"/>
      </w:divBdr>
    </w:div>
    <w:div w:id="1503550344">
      <w:bodyDiv w:val="1"/>
      <w:marLeft w:val="0"/>
      <w:marRight w:val="0"/>
      <w:marTop w:val="0"/>
      <w:marBottom w:val="0"/>
      <w:divBdr>
        <w:top w:val="none" w:sz="0" w:space="0" w:color="auto"/>
        <w:left w:val="none" w:sz="0" w:space="0" w:color="auto"/>
        <w:bottom w:val="none" w:sz="0" w:space="0" w:color="auto"/>
        <w:right w:val="none" w:sz="0" w:space="0" w:color="auto"/>
      </w:divBdr>
    </w:div>
    <w:div w:id="1704943396">
      <w:bodyDiv w:val="1"/>
      <w:marLeft w:val="0"/>
      <w:marRight w:val="0"/>
      <w:marTop w:val="0"/>
      <w:marBottom w:val="0"/>
      <w:divBdr>
        <w:top w:val="none" w:sz="0" w:space="0" w:color="auto"/>
        <w:left w:val="none" w:sz="0" w:space="0" w:color="auto"/>
        <w:bottom w:val="none" w:sz="0" w:space="0" w:color="auto"/>
        <w:right w:val="none" w:sz="0" w:space="0" w:color="auto"/>
      </w:divBdr>
    </w:div>
    <w:div w:id="1771506311">
      <w:bodyDiv w:val="1"/>
      <w:marLeft w:val="0"/>
      <w:marRight w:val="0"/>
      <w:marTop w:val="0"/>
      <w:marBottom w:val="0"/>
      <w:divBdr>
        <w:top w:val="none" w:sz="0" w:space="0" w:color="auto"/>
        <w:left w:val="none" w:sz="0" w:space="0" w:color="auto"/>
        <w:bottom w:val="none" w:sz="0" w:space="0" w:color="auto"/>
        <w:right w:val="none" w:sz="0" w:space="0" w:color="auto"/>
      </w:divBdr>
    </w:div>
    <w:div w:id="1840384872">
      <w:bodyDiv w:val="1"/>
      <w:marLeft w:val="0"/>
      <w:marRight w:val="0"/>
      <w:marTop w:val="0"/>
      <w:marBottom w:val="0"/>
      <w:divBdr>
        <w:top w:val="none" w:sz="0" w:space="0" w:color="auto"/>
        <w:left w:val="none" w:sz="0" w:space="0" w:color="auto"/>
        <w:bottom w:val="none" w:sz="0" w:space="0" w:color="auto"/>
        <w:right w:val="none" w:sz="0" w:space="0" w:color="auto"/>
      </w:divBdr>
    </w:div>
    <w:div w:id="1874145767">
      <w:bodyDiv w:val="1"/>
      <w:marLeft w:val="0"/>
      <w:marRight w:val="0"/>
      <w:marTop w:val="0"/>
      <w:marBottom w:val="0"/>
      <w:divBdr>
        <w:top w:val="none" w:sz="0" w:space="0" w:color="auto"/>
        <w:left w:val="none" w:sz="0" w:space="0" w:color="auto"/>
        <w:bottom w:val="none" w:sz="0" w:space="0" w:color="auto"/>
        <w:right w:val="none" w:sz="0" w:space="0" w:color="auto"/>
      </w:divBdr>
    </w:div>
    <w:div w:id="1961066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761250-5ADE-43AD-A484-2A319C8FB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7</Pages>
  <Words>30242</Words>
  <Characters>172385</Characters>
  <Application>Microsoft Office Word</Application>
  <DocSecurity>0</DocSecurity>
  <Lines>1436</Lines>
  <Paragraphs>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CPU 1127</cp:lastModifiedBy>
  <cp:revision>5</cp:revision>
  <dcterms:created xsi:type="dcterms:W3CDTF">2025-05-04T07:46:00Z</dcterms:created>
  <dcterms:modified xsi:type="dcterms:W3CDTF">2025-05-06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E8ro6Mi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